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B7F3A7" w14:textId="4F62BAFA" w:rsidR="002211B6" w:rsidRDefault="002211B6" w:rsidP="002211B6">
      <w:pPr>
        <w:jc w:val="center"/>
        <w:rPr>
          <w:b/>
          <w:bCs/>
        </w:rPr>
      </w:pPr>
      <w:r w:rsidRPr="00871AAD">
        <w:rPr>
          <w:b/>
          <w:bCs/>
        </w:rPr>
        <w:t xml:space="preserve">MENGAJAR KREATIF </w:t>
      </w:r>
      <w:r>
        <w:rPr>
          <w:b/>
          <w:bCs/>
          <w:lang w:val="id-ID"/>
        </w:rPr>
        <w:t>DENGAN</w:t>
      </w:r>
      <w:r w:rsidRPr="00871AAD">
        <w:rPr>
          <w:b/>
          <w:bCs/>
        </w:rPr>
        <w:t xml:space="preserve"> GOOGLE CLASSROOM </w:t>
      </w:r>
      <w:r>
        <w:rPr>
          <w:b/>
          <w:bCs/>
        </w:rPr>
        <w:t>B</w:t>
      </w:r>
      <w:r w:rsidRPr="00871AAD">
        <w:rPr>
          <w:b/>
          <w:bCs/>
        </w:rPr>
        <w:t xml:space="preserve">AGI GURU </w:t>
      </w:r>
    </w:p>
    <w:p w14:paraId="620B0A6F" w14:textId="35BDDA0B" w:rsidR="002211B6" w:rsidRDefault="002211B6" w:rsidP="002211B6">
      <w:pPr>
        <w:jc w:val="center"/>
        <w:rPr>
          <w:b/>
        </w:rPr>
      </w:pPr>
      <w:r w:rsidRPr="00871AAD">
        <w:rPr>
          <w:b/>
          <w:bCs/>
        </w:rPr>
        <w:t>SD NEGERI 096 MANYABAR</w:t>
      </w:r>
    </w:p>
    <w:p w14:paraId="13C6AC79" w14:textId="5C9C2A13" w:rsidR="001B5D91" w:rsidRDefault="00884F48" w:rsidP="002E2A21">
      <w:pPr>
        <w:jc w:val="center"/>
        <w:rPr>
          <w:b/>
          <w:lang w:val="id-ID"/>
        </w:rPr>
      </w:pPr>
      <w:r>
        <w:rPr>
          <w:b/>
        </w:rPr>
        <w:t xml:space="preserve"> </w:t>
      </w:r>
    </w:p>
    <w:p w14:paraId="1425E165" w14:textId="77777777" w:rsidR="00B2394F" w:rsidRPr="00DC4003" w:rsidRDefault="00B2394F" w:rsidP="002E2A21">
      <w:pPr>
        <w:jc w:val="center"/>
        <w:rPr>
          <w:b/>
          <w:sz w:val="12"/>
          <w:szCs w:val="12"/>
        </w:rPr>
      </w:pPr>
    </w:p>
    <w:p w14:paraId="47D3570D" w14:textId="77777777" w:rsidR="00D56051" w:rsidRPr="00D6758B" w:rsidRDefault="00D56051" w:rsidP="002E2A21">
      <w:pPr>
        <w:tabs>
          <w:tab w:val="left" w:pos="709"/>
        </w:tabs>
        <w:jc w:val="center"/>
        <w:rPr>
          <w:b/>
          <w:color w:val="FF0000"/>
          <w:sz w:val="10"/>
          <w:szCs w:val="10"/>
        </w:rPr>
      </w:pPr>
    </w:p>
    <w:p w14:paraId="20C5656F" w14:textId="66CC1B32" w:rsidR="006C4D6C" w:rsidRDefault="001F3FB4" w:rsidP="002E2A21">
      <w:pPr>
        <w:tabs>
          <w:tab w:val="left" w:pos="709"/>
        </w:tabs>
        <w:jc w:val="center"/>
        <w:rPr>
          <w:b/>
          <w:sz w:val="22"/>
          <w:szCs w:val="22"/>
          <w:vertAlign w:val="superscript"/>
          <w:lang w:val="id-ID"/>
        </w:rPr>
      </w:pPr>
      <w:r>
        <w:rPr>
          <w:b/>
          <w:sz w:val="22"/>
          <w:szCs w:val="22"/>
        </w:rPr>
        <w:t>Guntur Maha  Putra</w:t>
      </w:r>
      <w:r w:rsidRPr="001F3FB4">
        <w:rPr>
          <w:b/>
          <w:sz w:val="22"/>
          <w:szCs w:val="22"/>
          <w:vertAlign w:val="superscript"/>
        </w:rPr>
        <w:t>1</w:t>
      </w:r>
      <w:r>
        <w:rPr>
          <w:b/>
          <w:sz w:val="22"/>
          <w:szCs w:val="22"/>
          <w:vertAlign w:val="superscript"/>
        </w:rPr>
        <w:t>*</w:t>
      </w:r>
      <w:r>
        <w:rPr>
          <w:b/>
        </w:rPr>
        <w:t xml:space="preserve">, </w:t>
      </w:r>
      <w:r w:rsidR="009B04AD" w:rsidRPr="00B4359B">
        <w:rPr>
          <w:b/>
          <w:sz w:val="22"/>
          <w:szCs w:val="22"/>
        </w:rPr>
        <w:t>Nurul Atikah</w:t>
      </w:r>
      <w:r w:rsidR="009B04AD" w:rsidRPr="009314E7">
        <w:rPr>
          <w:b/>
          <w:sz w:val="22"/>
          <w:szCs w:val="22"/>
          <w:vertAlign w:val="superscript"/>
        </w:rPr>
        <w:t xml:space="preserve"> </w:t>
      </w:r>
      <w:r w:rsidRPr="009314E7">
        <w:rPr>
          <w:b/>
          <w:sz w:val="22"/>
          <w:szCs w:val="22"/>
          <w:vertAlign w:val="superscript"/>
        </w:rPr>
        <w:t>2</w:t>
      </w:r>
      <w:r w:rsidRPr="009314E7">
        <w:rPr>
          <w:b/>
          <w:sz w:val="22"/>
          <w:szCs w:val="22"/>
        </w:rPr>
        <w:t xml:space="preserve">, </w:t>
      </w:r>
      <w:r w:rsidR="009B04AD" w:rsidRPr="00B4359B">
        <w:rPr>
          <w:b/>
          <w:sz w:val="22"/>
          <w:szCs w:val="22"/>
        </w:rPr>
        <w:t>Rizky Putri Mahfuz</w:t>
      </w:r>
      <w:r w:rsidR="00884F48" w:rsidRPr="00B4359B">
        <w:rPr>
          <w:b/>
          <w:sz w:val="22"/>
          <w:szCs w:val="22"/>
          <w:vertAlign w:val="superscript"/>
        </w:rPr>
        <w:t>3</w:t>
      </w:r>
      <w:r w:rsidR="006C4D6C">
        <w:rPr>
          <w:lang w:val="id-ID"/>
        </w:rPr>
        <w:t>,</w:t>
      </w:r>
      <w:r w:rsidR="009B04AD">
        <w:rPr>
          <w:b/>
          <w:sz w:val="22"/>
          <w:szCs w:val="22"/>
          <w:vertAlign w:val="superscript"/>
          <w:lang w:val="id-ID"/>
        </w:rPr>
        <w:t xml:space="preserve"> </w:t>
      </w:r>
    </w:p>
    <w:p w14:paraId="11BF774D" w14:textId="0EE62EFE" w:rsidR="00D56051" w:rsidRPr="006C4D6C" w:rsidRDefault="009B04AD" w:rsidP="002E2A21">
      <w:pPr>
        <w:tabs>
          <w:tab w:val="left" w:pos="709"/>
        </w:tabs>
        <w:jc w:val="center"/>
        <w:rPr>
          <w:vertAlign w:val="superscript"/>
          <w:lang w:val="id-ID"/>
        </w:rPr>
      </w:pPr>
      <w:r w:rsidRPr="00B4359B">
        <w:rPr>
          <w:b/>
          <w:sz w:val="22"/>
          <w:szCs w:val="22"/>
        </w:rPr>
        <w:t>Dessy Rahmadhani</w:t>
      </w:r>
      <w:r>
        <w:rPr>
          <w:b/>
          <w:sz w:val="22"/>
          <w:szCs w:val="22"/>
          <w:vertAlign w:val="superscript"/>
          <w:lang w:val="id-ID"/>
        </w:rPr>
        <w:t xml:space="preserve"> </w:t>
      </w:r>
      <w:r w:rsidRPr="00B4359B">
        <w:rPr>
          <w:b/>
          <w:sz w:val="22"/>
          <w:szCs w:val="22"/>
          <w:vertAlign w:val="superscript"/>
        </w:rPr>
        <w:t>4</w:t>
      </w:r>
      <w:r>
        <w:rPr>
          <w:lang w:val="id-ID"/>
        </w:rPr>
        <w:t xml:space="preserve">, </w:t>
      </w:r>
      <w:r w:rsidRPr="00B4359B">
        <w:rPr>
          <w:b/>
          <w:sz w:val="22"/>
          <w:szCs w:val="22"/>
        </w:rPr>
        <w:t>Selma Karamy Zulpana Tanjung</w:t>
      </w:r>
      <w:r w:rsidRPr="00B4359B">
        <w:rPr>
          <w:b/>
          <w:sz w:val="22"/>
          <w:szCs w:val="22"/>
          <w:vertAlign w:val="superscript"/>
        </w:rPr>
        <w:t>5</w:t>
      </w:r>
      <w:r>
        <w:rPr>
          <w:lang w:val="id-ID"/>
        </w:rPr>
        <w:t xml:space="preserve">, </w:t>
      </w:r>
      <w:r w:rsidRPr="00B4359B">
        <w:rPr>
          <w:b/>
          <w:sz w:val="22"/>
          <w:szCs w:val="22"/>
        </w:rPr>
        <w:t>Putri Anggina</w:t>
      </w:r>
      <w:r w:rsidR="006C4D6C" w:rsidRPr="00B4359B">
        <w:rPr>
          <w:b/>
          <w:sz w:val="22"/>
          <w:szCs w:val="22"/>
          <w:vertAlign w:val="superscript"/>
        </w:rPr>
        <w:t>5</w:t>
      </w:r>
    </w:p>
    <w:p w14:paraId="0C382965" w14:textId="3A066C1F" w:rsidR="00B348A6" w:rsidRDefault="00833485" w:rsidP="006C4D6C">
      <w:pPr>
        <w:tabs>
          <w:tab w:val="left" w:pos="709"/>
        </w:tabs>
        <w:jc w:val="center"/>
        <w:rPr>
          <w:sz w:val="22"/>
          <w:szCs w:val="22"/>
          <w:lang w:val="id-ID"/>
        </w:rPr>
      </w:pPr>
      <w:r w:rsidRPr="00833485">
        <w:rPr>
          <w:sz w:val="22"/>
          <w:szCs w:val="22"/>
          <w:vertAlign w:val="superscript"/>
        </w:rPr>
        <w:t>1</w:t>
      </w:r>
      <w:r>
        <w:rPr>
          <w:sz w:val="22"/>
          <w:szCs w:val="22"/>
          <w:lang w:val="id-ID"/>
        </w:rPr>
        <w:t>Sistem Informasi</w:t>
      </w:r>
      <w:r w:rsidRPr="00627B70">
        <w:rPr>
          <w:sz w:val="22"/>
          <w:szCs w:val="22"/>
          <w:lang w:val="id-ID"/>
        </w:rPr>
        <w:t xml:space="preserve">, </w:t>
      </w:r>
      <w:r>
        <w:rPr>
          <w:sz w:val="22"/>
          <w:szCs w:val="22"/>
          <w:lang w:val="id-ID"/>
        </w:rPr>
        <w:t xml:space="preserve">STMIK Royal Kisaran </w:t>
      </w:r>
      <w:r w:rsidR="006C4D6C">
        <w:rPr>
          <w:sz w:val="22"/>
          <w:szCs w:val="22"/>
          <w:lang w:val="id-ID"/>
        </w:rPr>
        <w:t xml:space="preserve">, </w:t>
      </w:r>
      <w:r w:rsidR="006C4D6C" w:rsidRPr="007D4EC6">
        <w:rPr>
          <w:sz w:val="22"/>
          <w:szCs w:val="22"/>
          <w:vertAlign w:val="superscript"/>
          <w:lang w:val="id-ID"/>
        </w:rPr>
        <w:t>2</w:t>
      </w:r>
      <w:r w:rsidR="00B348A6" w:rsidRPr="00C97E96">
        <w:rPr>
          <w:sz w:val="22"/>
          <w:szCs w:val="22"/>
          <w:lang w:val="id-ID"/>
        </w:rPr>
        <w:t xml:space="preserve">Universitas Sumatera Utara, </w:t>
      </w:r>
      <w:r w:rsidR="006C4D6C" w:rsidRPr="007D4EC6">
        <w:rPr>
          <w:sz w:val="22"/>
          <w:szCs w:val="22"/>
          <w:vertAlign w:val="superscript"/>
          <w:lang w:val="id-ID"/>
        </w:rPr>
        <w:t>3</w:t>
      </w:r>
      <w:r w:rsidR="00B348A6" w:rsidRPr="00C97E96">
        <w:rPr>
          <w:sz w:val="22"/>
          <w:szCs w:val="22"/>
          <w:lang w:val="id-ID"/>
        </w:rPr>
        <w:t xml:space="preserve">Universitas Muhammadiyah Sumatera Utara, </w:t>
      </w:r>
      <w:r w:rsidR="006C4D6C" w:rsidRPr="007D4EC6">
        <w:rPr>
          <w:sz w:val="22"/>
          <w:szCs w:val="22"/>
          <w:vertAlign w:val="superscript"/>
          <w:lang w:val="id-ID"/>
        </w:rPr>
        <w:t>4</w:t>
      </w:r>
      <w:r w:rsidR="00B348A6" w:rsidRPr="00C97E96">
        <w:rPr>
          <w:sz w:val="22"/>
          <w:szCs w:val="22"/>
          <w:lang w:val="id-ID"/>
        </w:rPr>
        <w:t>Universitas Syiah Kuala</w:t>
      </w:r>
      <w:r w:rsidR="006C4D6C" w:rsidRPr="00C97E96">
        <w:rPr>
          <w:sz w:val="22"/>
          <w:szCs w:val="22"/>
          <w:lang w:val="id-ID"/>
        </w:rPr>
        <w:t>,</w:t>
      </w:r>
      <w:r w:rsidR="00B348A6" w:rsidRPr="00C97E96">
        <w:rPr>
          <w:sz w:val="22"/>
          <w:szCs w:val="22"/>
          <w:lang w:val="id-ID"/>
        </w:rPr>
        <w:t xml:space="preserve"> </w:t>
      </w:r>
      <w:r w:rsidR="006C4D6C" w:rsidRPr="007D4EC6">
        <w:rPr>
          <w:sz w:val="22"/>
          <w:szCs w:val="22"/>
          <w:vertAlign w:val="superscript"/>
          <w:lang w:val="id-ID"/>
        </w:rPr>
        <w:t>5</w:t>
      </w:r>
      <w:r w:rsidR="006C4D6C" w:rsidRPr="00C97E96">
        <w:rPr>
          <w:sz w:val="22"/>
          <w:szCs w:val="22"/>
          <w:lang w:val="id-ID"/>
        </w:rPr>
        <w:t>Universitas Negeri Medan</w:t>
      </w:r>
    </w:p>
    <w:p w14:paraId="081C8C12" w14:textId="4EB01AD9" w:rsidR="00F4253D" w:rsidRPr="003A1F8D" w:rsidRDefault="00910A44" w:rsidP="002E2A21">
      <w:pPr>
        <w:tabs>
          <w:tab w:val="left" w:pos="709"/>
        </w:tabs>
        <w:jc w:val="center"/>
        <w:rPr>
          <w:sz w:val="22"/>
          <w:szCs w:val="22"/>
          <w:vertAlign w:val="superscript"/>
          <w:lang w:val="id-ID"/>
        </w:rPr>
      </w:pPr>
      <w:r>
        <w:rPr>
          <w:sz w:val="22"/>
          <w:szCs w:val="22"/>
          <w:lang w:val="id-ID"/>
        </w:rPr>
        <w:t>E-m</w:t>
      </w:r>
      <w:r w:rsidR="00F4253D">
        <w:rPr>
          <w:sz w:val="22"/>
          <w:szCs w:val="22"/>
          <w:lang w:val="id-ID"/>
        </w:rPr>
        <w:t xml:space="preserve">ail: </w:t>
      </w:r>
      <w:r w:rsidR="001F3FB4" w:rsidRPr="001A79F9">
        <w:rPr>
          <w:i/>
          <w:sz w:val="22"/>
          <w:szCs w:val="22"/>
        </w:rPr>
        <w:t>igoenputra</w:t>
      </w:r>
      <w:r w:rsidR="00F4253D" w:rsidRPr="001A79F9">
        <w:rPr>
          <w:i/>
          <w:sz w:val="22"/>
          <w:szCs w:val="22"/>
          <w:lang w:val="id-ID"/>
        </w:rPr>
        <w:t>@gmail.com</w:t>
      </w:r>
      <w:r w:rsidR="003A1F8D">
        <w:rPr>
          <w:i/>
          <w:sz w:val="22"/>
          <w:szCs w:val="22"/>
          <w:vertAlign w:val="superscript"/>
          <w:lang w:val="id-ID"/>
        </w:rPr>
        <w:t>1*</w:t>
      </w:r>
    </w:p>
    <w:p w14:paraId="4A36569F" w14:textId="77777777" w:rsidR="00D56051" w:rsidRPr="00DC4003" w:rsidRDefault="00D56051" w:rsidP="002E2A21">
      <w:pPr>
        <w:tabs>
          <w:tab w:val="left" w:pos="709"/>
        </w:tabs>
        <w:jc w:val="center"/>
        <w:rPr>
          <w:sz w:val="18"/>
          <w:szCs w:val="18"/>
          <w:lang w:val="id-ID"/>
        </w:rPr>
      </w:pPr>
    </w:p>
    <w:p w14:paraId="73CB15F2" w14:textId="77777777" w:rsidR="00D56051" w:rsidRPr="00D6758B" w:rsidRDefault="00D56051" w:rsidP="002E2A21">
      <w:pPr>
        <w:tabs>
          <w:tab w:val="left" w:pos="709"/>
        </w:tabs>
        <w:jc w:val="center"/>
        <w:rPr>
          <w:i/>
          <w:color w:val="FF0000"/>
          <w:sz w:val="20"/>
          <w:szCs w:val="20"/>
        </w:rPr>
      </w:pPr>
    </w:p>
    <w:p w14:paraId="5115CD70" w14:textId="18BF0213" w:rsidR="00F6591C" w:rsidRPr="0087542F" w:rsidRDefault="00D56051" w:rsidP="002E2A21">
      <w:pPr>
        <w:pStyle w:val="HTMLPreformatted"/>
        <w:jc w:val="both"/>
        <w:rPr>
          <w:rStyle w:val="tlid-translation"/>
          <w:lang w:val="en"/>
        </w:rPr>
      </w:pPr>
      <w:r w:rsidRPr="00310671">
        <w:rPr>
          <w:rStyle w:val="hps"/>
          <w:rFonts w:ascii="Times New Roman" w:hAnsi="Times New Roman"/>
          <w:b/>
          <w:iCs/>
          <w:sz w:val="22"/>
          <w:szCs w:val="22"/>
        </w:rPr>
        <w:t>Abstract:</w:t>
      </w:r>
      <w:r w:rsidR="0087542F">
        <w:rPr>
          <w:rStyle w:val="hps"/>
          <w:rFonts w:ascii="Times New Roman" w:hAnsi="Times New Roman"/>
          <w:i/>
          <w:sz w:val="22"/>
          <w:szCs w:val="22"/>
        </w:rPr>
        <w:t xml:space="preserve"> </w:t>
      </w:r>
      <w:r w:rsidR="0087542F" w:rsidRPr="0087542F">
        <w:rPr>
          <w:rStyle w:val="tlid-translation"/>
          <w:rFonts w:ascii="Times New Roman" w:hAnsi="Times New Roman"/>
          <w:sz w:val="22"/>
          <w:szCs w:val="22"/>
          <w:lang w:val="en"/>
        </w:rPr>
        <w:t>This Community Service activity was carried out at SD Negeri 096 Manya</w:t>
      </w:r>
      <w:r w:rsidR="003475B6">
        <w:rPr>
          <w:rStyle w:val="tlid-translation"/>
          <w:rFonts w:ascii="Times New Roman" w:hAnsi="Times New Roman"/>
          <w:sz w:val="22"/>
          <w:szCs w:val="22"/>
        </w:rPr>
        <w:t>ba</w:t>
      </w:r>
      <w:r w:rsidR="0087542F" w:rsidRPr="0087542F">
        <w:rPr>
          <w:rStyle w:val="tlid-translation"/>
          <w:rFonts w:ascii="Times New Roman" w:hAnsi="Times New Roman"/>
          <w:sz w:val="22"/>
          <w:szCs w:val="22"/>
          <w:lang w:val="en"/>
        </w:rPr>
        <w:t xml:space="preserve">r, Panyabungan District, Mandailing Natal Regency, North Sumatra. </w:t>
      </w:r>
      <w:r w:rsidR="00D4043E" w:rsidRPr="00D4043E">
        <w:rPr>
          <w:rStyle w:val="tlid-translation"/>
          <w:rFonts w:ascii="Times New Roman" w:hAnsi="Times New Roman"/>
          <w:sz w:val="22"/>
          <w:szCs w:val="22"/>
          <w:lang w:val="en"/>
        </w:rPr>
        <w:t>This activity is carried out with the aim of helping adapt technology that is in line with the MBKM (</w:t>
      </w:r>
      <w:r w:rsidR="002D41A0" w:rsidRPr="002D41A0">
        <w:rPr>
          <w:rStyle w:val="tlid-translation"/>
          <w:rFonts w:ascii="Times New Roman" w:hAnsi="Times New Roman"/>
          <w:sz w:val="22"/>
          <w:szCs w:val="22"/>
          <w:lang w:val="en"/>
        </w:rPr>
        <w:t>Merdeka Belajar – Kampus Merdeka</w:t>
      </w:r>
      <w:r w:rsidR="00D4043E" w:rsidRPr="00D4043E">
        <w:rPr>
          <w:rStyle w:val="tlid-translation"/>
          <w:rFonts w:ascii="Times New Roman" w:hAnsi="Times New Roman"/>
          <w:sz w:val="22"/>
          <w:szCs w:val="22"/>
          <w:lang w:val="en"/>
        </w:rPr>
        <w:t>) program, one of which is the use of the google classroom platform in the process of e-learning teaching and learning activities in schools to create creative, interactive, effective and efficient learning between teachers and students, especially during this Covid-19 pandemic.</w:t>
      </w:r>
      <w:r w:rsidR="0087542F" w:rsidRPr="0087542F">
        <w:rPr>
          <w:rStyle w:val="tlid-translation"/>
          <w:rFonts w:ascii="Times New Roman" w:hAnsi="Times New Roman"/>
          <w:sz w:val="22"/>
          <w:szCs w:val="22"/>
          <w:lang w:val="en"/>
        </w:rPr>
        <w:t xml:space="preserve"> Google </w:t>
      </w:r>
      <w:r w:rsidR="006E4A51" w:rsidRPr="0087542F">
        <w:rPr>
          <w:rStyle w:val="tlid-translation"/>
          <w:rFonts w:ascii="Times New Roman" w:hAnsi="Times New Roman"/>
          <w:sz w:val="22"/>
          <w:szCs w:val="22"/>
          <w:lang w:val="en"/>
        </w:rPr>
        <w:t xml:space="preserve">classroom </w:t>
      </w:r>
      <w:r w:rsidR="0087542F" w:rsidRPr="0087542F">
        <w:rPr>
          <w:rStyle w:val="tlid-translation"/>
          <w:rFonts w:ascii="Times New Roman" w:hAnsi="Times New Roman"/>
          <w:sz w:val="22"/>
          <w:szCs w:val="22"/>
          <w:lang w:val="en"/>
        </w:rPr>
        <w:t xml:space="preserve">is a free, web-based platform built to make it easier for educators and students to learn online, which is easy to use to help teachers manage, measure, and experiential learning. The current use of Google Classroom is very efficient which is not limited by effective space and time. Teachers can provide online material, either in the form of text, images, audio, or video to students, besides that teachers can also make quizzes, assignments, and student lists on a regular basis by using a link from the google form sent to </w:t>
      </w:r>
      <w:r w:rsidR="00425BE3" w:rsidRPr="0087542F">
        <w:rPr>
          <w:rStyle w:val="tlid-translation"/>
          <w:rFonts w:ascii="Times New Roman" w:hAnsi="Times New Roman"/>
          <w:sz w:val="22"/>
          <w:szCs w:val="22"/>
          <w:lang w:val="en"/>
        </w:rPr>
        <w:t xml:space="preserve">google </w:t>
      </w:r>
      <w:r w:rsidR="0087542F" w:rsidRPr="0087542F">
        <w:rPr>
          <w:rStyle w:val="tlid-translation"/>
          <w:rFonts w:ascii="Times New Roman" w:hAnsi="Times New Roman"/>
          <w:sz w:val="22"/>
          <w:szCs w:val="22"/>
          <w:lang w:val="en"/>
        </w:rPr>
        <w:t xml:space="preserve">classroom. Online learning in this </w:t>
      </w:r>
      <w:r w:rsidR="00EF1FC2" w:rsidRPr="0087542F">
        <w:rPr>
          <w:rStyle w:val="tlid-translation"/>
          <w:rFonts w:ascii="Times New Roman" w:hAnsi="Times New Roman"/>
          <w:sz w:val="22"/>
          <w:szCs w:val="22"/>
          <w:lang w:val="en"/>
        </w:rPr>
        <w:t>Covid</w:t>
      </w:r>
      <w:r w:rsidR="006E4A51">
        <w:rPr>
          <w:rStyle w:val="tlid-translation"/>
          <w:rFonts w:ascii="Times New Roman" w:hAnsi="Times New Roman"/>
          <w:sz w:val="22"/>
          <w:szCs w:val="22"/>
        </w:rPr>
        <w:t>-</w:t>
      </w:r>
      <w:r w:rsidR="0087542F" w:rsidRPr="0087542F">
        <w:rPr>
          <w:rStyle w:val="tlid-translation"/>
          <w:rFonts w:ascii="Times New Roman" w:hAnsi="Times New Roman"/>
          <w:sz w:val="22"/>
          <w:szCs w:val="22"/>
          <w:lang w:val="en"/>
        </w:rPr>
        <w:t xml:space="preserve">19 era makes learning activities can be carried out interactively, effectively, and efficiently between teachers and students by utilizing technology, one of which is the use of the </w:t>
      </w:r>
      <w:r w:rsidR="006E4A51" w:rsidRPr="0087542F">
        <w:rPr>
          <w:rStyle w:val="tlid-translation"/>
          <w:rFonts w:ascii="Times New Roman" w:hAnsi="Times New Roman"/>
          <w:sz w:val="22"/>
          <w:szCs w:val="22"/>
          <w:lang w:val="en"/>
        </w:rPr>
        <w:t xml:space="preserve">google classroom </w:t>
      </w:r>
      <w:r w:rsidR="0087542F" w:rsidRPr="0087542F">
        <w:rPr>
          <w:rStyle w:val="tlid-translation"/>
          <w:rFonts w:ascii="Times New Roman" w:hAnsi="Times New Roman"/>
          <w:sz w:val="22"/>
          <w:szCs w:val="22"/>
          <w:lang w:val="en"/>
        </w:rPr>
        <w:t>platform.</w:t>
      </w:r>
      <w:r w:rsidR="00D87160" w:rsidRPr="00D87160">
        <w:rPr>
          <w:rStyle w:val="tlid-translation"/>
          <w:rFonts w:ascii="Times New Roman" w:hAnsi="Times New Roman"/>
          <w:sz w:val="22"/>
          <w:szCs w:val="22"/>
          <w:lang w:val="en"/>
        </w:rPr>
        <w:t xml:space="preserve"> </w:t>
      </w:r>
    </w:p>
    <w:p w14:paraId="4C772A83" w14:textId="77777777" w:rsidR="005324FE" w:rsidRPr="00F071C5" w:rsidRDefault="005324FE" w:rsidP="002E2A21">
      <w:pPr>
        <w:pStyle w:val="HTMLPreformatted"/>
        <w:jc w:val="both"/>
        <w:rPr>
          <w:rFonts w:ascii="Times New Roman" w:hAnsi="Times New Roman"/>
          <w:i/>
          <w:sz w:val="22"/>
          <w:szCs w:val="22"/>
        </w:rPr>
      </w:pPr>
    </w:p>
    <w:p w14:paraId="22678F01" w14:textId="3006B7D5" w:rsidR="00D56051" w:rsidRPr="006B5DEC" w:rsidRDefault="00D56051" w:rsidP="002E2A21">
      <w:pPr>
        <w:jc w:val="both"/>
        <w:rPr>
          <w:i/>
          <w:sz w:val="22"/>
          <w:szCs w:val="22"/>
        </w:rPr>
      </w:pPr>
      <w:r w:rsidRPr="00883165">
        <w:rPr>
          <w:rStyle w:val="hps"/>
          <w:b/>
          <w:i/>
          <w:sz w:val="22"/>
          <w:szCs w:val="22"/>
        </w:rPr>
        <w:t>Keyword</w:t>
      </w:r>
      <w:r w:rsidRPr="00883165">
        <w:rPr>
          <w:b/>
          <w:i/>
          <w:sz w:val="22"/>
          <w:szCs w:val="22"/>
          <w:lang w:val="id-ID"/>
        </w:rPr>
        <w:t>s:</w:t>
      </w:r>
      <w:r w:rsidR="00350CF0">
        <w:rPr>
          <w:b/>
          <w:i/>
          <w:sz w:val="22"/>
          <w:szCs w:val="22"/>
          <w:lang w:val="id-ID"/>
        </w:rPr>
        <w:t xml:space="preserve"> </w:t>
      </w:r>
      <w:r w:rsidR="00425BE3" w:rsidRPr="00F61EC8">
        <w:rPr>
          <w:sz w:val="22"/>
          <w:szCs w:val="22"/>
          <w:lang w:val="id-ID"/>
        </w:rPr>
        <w:t xml:space="preserve">google classroom; </w:t>
      </w:r>
      <w:r w:rsidR="00425BE3">
        <w:rPr>
          <w:sz w:val="22"/>
          <w:szCs w:val="22"/>
          <w:lang w:val="id-ID"/>
        </w:rPr>
        <w:t>online learning</w:t>
      </w:r>
      <w:r w:rsidR="00AF224D">
        <w:rPr>
          <w:sz w:val="22"/>
          <w:szCs w:val="22"/>
          <w:lang w:val="id-ID"/>
        </w:rPr>
        <w:t>; e-learning</w:t>
      </w:r>
    </w:p>
    <w:p w14:paraId="03AD5AB7" w14:textId="77777777" w:rsidR="00D56051" w:rsidRPr="00DC4003" w:rsidRDefault="00D56051" w:rsidP="002E2A21">
      <w:pPr>
        <w:tabs>
          <w:tab w:val="left" w:pos="709"/>
        </w:tabs>
        <w:jc w:val="center"/>
        <w:rPr>
          <w:sz w:val="22"/>
          <w:szCs w:val="22"/>
        </w:rPr>
      </w:pPr>
    </w:p>
    <w:p w14:paraId="732E6730" w14:textId="48C43BA0" w:rsidR="00722D5C" w:rsidRPr="00C70D66" w:rsidRDefault="00D56051" w:rsidP="006E0837">
      <w:pPr>
        <w:pStyle w:val="ListParagraph"/>
        <w:tabs>
          <w:tab w:val="left" w:pos="3525"/>
        </w:tabs>
        <w:ind w:left="0"/>
        <w:jc w:val="both"/>
        <w:rPr>
          <w:rStyle w:val="tlid-translation"/>
          <w:sz w:val="22"/>
          <w:szCs w:val="22"/>
          <w:lang w:val="en" w:eastAsia="id-ID"/>
        </w:rPr>
      </w:pPr>
      <w:r w:rsidRPr="00627B70">
        <w:rPr>
          <w:b/>
          <w:sz w:val="22"/>
          <w:szCs w:val="22"/>
        </w:rPr>
        <w:t>Abstrak:</w:t>
      </w:r>
      <w:r w:rsidRPr="00627B70">
        <w:rPr>
          <w:sz w:val="22"/>
          <w:szCs w:val="22"/>
        </w:rPr>
        <w:t xml:space="preserve"> </w:t>
      </w:r>
      <w:r w:rsidR="0003352A" w:rsidRPr="00C70D66">
        <w:rPr>
          <w:rStyle w:val="tlid-translation"/>
          <w:sz w:val="22"/>
          <w:szCs w:val="22"/>
          <w:lang w:val="en" w:eastAsia="id-ID"/>
        </w:rPr>
        <w:t>Kegiatan Pengabdian Masyarakat ini dilaksanakan di SD Negeri 096 Manyabar, Kecamatan Panyabungan, Kabupaten Mandailing Natal, Sumatera Utara</w:t>
      </w:r>
      <w:r w:rsidR="00B032E3" w:rsidRPr="00C70D66">
        <w:rPr>
          <w:rStyle w:val="tlid-translation"/>
          <w:sz w:val="22"/>
          <w:szCs w:val="22"/>
          <w:lang w:val="en" w:eastAsia="id-ID"/>
        </w:rPr>
        <w:t xml:space="preserve">. Kegiatan ini </w:t>
      </w:r>
      <w:r w:rsidR="0003352A" w:rsidRPr="00C70D66">
        <w:rPr>
          <w:rStyle w:val="tlid-translation"/>
          <w:sz w:val="22"/>
          <w:szCs w:val="22"/>
          <w:lang w:val="en" w:eastAsia="id-ID"/>
        </w:rPr>
        <w:t xml:space="preserve">dilaksanakan </w:t>
      </w:r>
      <w:r w:rsidR="004902CF">
        <w:rPr>
          <w:rStyle w:val="tlid-translation"/>
          <w:sz w:val="22"/>
          <w:szCs w:val="22"/>
          <w:lang w:val="id-ID" w:eastAsia="id-ID"/>
        </w:rPr>
        <w:t xml:space="preserve">bertujuan </w:t>
      </w:r>
      <w:r w:rsidR="00B032E3" w:rsidRPr="00C70D66">
        <w:rPr>
          <w:rStyle w:val="tlid-translation"/>
          <w:sz w:val="22"/>
          <w:szCs w:val="22"/>
          <w:lang w:val="en" w:eastAsia="id-ID"/>
        </w:rPr>
        <w:t>dalam hal</w:t>
      </w:r>
      <w:r w:rsidR="0003352A" w:rsidRPr="00C70D66">
        <w:rPr>
          <w:rStyle w:val="tlid-translation"/>
          <w:sz w:val="22"/>
          <w:szCs w:val="22"/>
          <w:lang w:val="en" w:eastAsia="id-ID"/>
        </w:rPr>
        <w:t xml:space="preserve"> membantu adaptasi teknologi </w:t>
      </w:r>
      <w:r w:rsidR="00BE06E9" w:rsidRPr="00C70D66">
        <w:rPr>
          <w:rStyle w:val="tlid-translation"/>
          <w:sz w:val="22"/>
          <w:szCs w:val="22"/>
          <w:lang w:val="en" w:eastAsia="id-ID"/>
        </w:rPr>
        <w:t xml:space="preserve">yang selaras dengan program MBKM (Merdeka Belajar – Kampus Merdeka) </w:t>
      </w:r>
      <w:r w:rsidR="00B032E3" w:rsidRPr="00C70D66">
        <w:rPr>
          <w:rStyle w:val="tlid-translation"/>
          <w:sz w:val="22"/>
          <w:szCs w:val="22"/>
          <w:lang w:val="en" w:eastAsia="id-ID"/>
        </w:rPr>
        <w:t>yang salah satunya</w:t>
      </w:r>
      <w:r w:rsidR="00BE06E9" w:rsidRPr="00C70D66">
        <w:rPr>
          <w:rStyle w:val="tlid-translation"/>
          <w:sz w:val="22"/>
          <w:szCs w:val="22"/>
          <w:lang w:val="en" w:eastAsia="id-ID"/>
        </w:rPr>
        <w:t xml:space="preserve"> adalah </w:t>
      </w:r>
      <w:r w:rsidR="00B032E3" w:rsidRPr="00C70D66">
        <w:rPr>
          <w:rStyle w:val="tlid-translation"/>
          <w:sz w:val="22"/>
          <w:szCs w:val="22"/>
          <w:lang w:val="en" w:eastAsia="id-ID"/>
        </w:rPr>
        <w:t xml:space="preserve">dengan pemanfaatan </w:t>
      </w:r>
      <w:r w:rsidR="000455A4" w:rsidRPr="00C70D66">
        <w:rPr>
          <w:rStyle w:val="tlid-translation"/>
          <w:sz w:val="22"/>
          <w:szCs w:val="22"/>
          <w:lang w:val="en" w:eastAsia="id-ID"/>
        </w:rPr>
        <w:t>plafform google classroom</w:t>
      </w:r>
      <w:r w:rsidR="00BE06E9" w:rsidRPr="00C70D66">
        <w:rPr>
          <w:rStyle w:val="tlid-translation"/>
          <w:sz w:val="22"/>
          <w:szCs w:val="22"/>
          <w:lang w:val="en" w:eastAsia="id-ID"/>
        </w:rPr>
        <w:t xml:space="preserve"> dalam proses kegiatan belajar mengajar</w:t>
      </w:r>
      <w:r w:rsidR="00AF224D">
        <w:rPr>
          <w:rStyle w:val="tlid-translation"/>
          <w:sz w:val="22"/>
          <w:szCs w:val="22"/>
          <w:lang w:val="id-ID" w:eastAsia="id-ID"/>
        </w:rPr>
        <w:t xml:space="preserve"> e-learning</w:t>
      </w:r>
      <w:r w:rsidR="00BE06E9" w:rsidRPr="00C70D66">
        <w:rPr>
          <w:rStyle w:val="tlid-translation"/>
          <w:sz w:val="22"/>
          <w:szCs w:val="22"/>
          <w:lang w:val="en" w:eastAsia="id-ID"/>
        </w:rPr>
        <w:t xml:space="preserve"> di sekolah</w:t>
      </w:r>
      <w:r w:rsidR="000455A4" w:rsidRPr="00C70D66">
        <w:rPr>
          <w:rStyle w:val="tlid-translation"/>
          <w:sz w:val="22"/>
          <w:szCs w:val="22"/>
          <w:lang w:val="en" w:eastAsia="id-ID"/>
        </w:rPr>
        <w:t xml:space="preserve"> untuk menciptakan pembelajaran </w:t>
      </w:r>
      <w:r w:rsidR="00B032E3" w:rsidRPr="00C70D66">
        <w:rPr>
          <w:rStyle w:val="tlid-translation"/>
          <w:sz w:val="22"/>
          <w:szCs w:val="22"/>
          <w:lang w:val="en" w:eastAsia="id-ID"/>
        </w:rPr>
        <w:t>kreatif, interaktif, efektif dan efisien antara guru</w:t>
      </w:r>
      <w:r w:rsidR="00BC34BA">
        <w:rPr>
          <w:rStyle w:val="tlid-translation"/>
          <w:sz w:val="22"/>
          <w:szCs w:val="22"/>
          <w:lang w:val="id-ID" w:eastAsia="id-ID"/>
        </w:rPr>
        <w:t xml:space="preserve"> </w:t>
      </w:r>
      <w:r w:rsidR="00B032E3" w:rsidRPr="00C70D66">
        <w:rPr>
          <w:rStyle w:val="tlid-translation"/>
          <w:sz w:val="22"/>
          <w:szCs w:val="22"/>
          <w:lang w:val="en" w:eastAsia="id-ID"/>
        </w:rPr>
        <w:t>dengan siswa apalagi di</w:t>
      </w:r>
      <w:r w:rsidR="000455A4" w:rsidRPr="00C70D66">
        <w:rPr>
          <w:rStyle w:val="tlid-translation"/>
          <w:sz w:val="22"/>
          <w:szCs w:val="22"/>
          <w:lang w:val="en" w:eastAsia="id-ID"/>
        </w:rPr>
        <w:t xml:space="preserve">masa pandemi </w:t>
      </w:r>
      <w:r w:rsidR="00EF1FC2" w:rsidRPr="00C70D66">
        <w:rPr>
          <w:rStyle w:val="tlid-translation"/>
          <w:sz w:val="22"/>
          <w:szCs w:val="22"/>
          <w:lang w:val="en" w:eastAsia="id-ID"/>
        </w:rPr>
        <w:t>Covid</w:t>
      </w:r>
      <w:r w:rsidR="006E4A51">
        <w:rPr>
          <w:rStyle w:val="tlid-translation"/>
          <w:sz w:val="22"/>
          <w:szCs w:val="22"/>
          <w:lang w:val="id-ID" w:eastAsia="id-ID"/>
        </w:rPr>
        <w:t>-</w:t>
      </w:r>
      <w:r w:rsidR="00B032E3" w:rsidRPr="00C70D66">
        <w:rPr>
          <w:rStyle w:val="tlid-translation"/>
          <w:sz w:val="22"/>
          <w:szCs w:val="22"/>
          <w:lang w:val="en" w:eastAsia="id-ID"/>
        </w:rPr>
        <w:t>19 ini</w:t>
      </w:r>
      <w:r w:rsidR="0003352A" w:rsidRPr="00C70D66">
        <w:rPr>
          <w:rStyle w:val="tlid-translation"/>
          <w:sz w:val="22"/>
          <w:szCs w:val="22"/>
          <w:lang w:val="en" w:eastAsia="id-ID"/>
        </w:rPr>
        <w:t>.</w:t>
      </w:r>
      <w:r w:rsidR="00814219" w:rsidRPr="00C70D66">
        <w:rPr>
          <w:rStyle w:val="tlid-translation"/>
          <w:sz w:val="22"/>
          <w:szCs w:val="22"/>
          <w:lang w:val="en" w:eastAsia="id-ID"/>
        </w:rPr>
        <w:t xml:space="preserve"> </w:t>
      </w:r>
      <w:r w:rsidR="00E02ABA" w:rsidRPr="00C70D66">
        <w:rPr>
          <w:rStyle w:val="tlid-translation"/>
          <w:sz w:val="22"/>
          <w:szCs w:val="22"/>
          <w:lang w:val="en" w:eastAsia="id-ID"/>
        </w:rPr>
        <w:t xml:space="preserve">Google </w:t>
      </w:r>
      <w:r w:rsidR="002A7E8F" w:rsidRPr="00C70D66">
        <w:rPr>
          <w:rStyle w:val="tlid-translation"/>
          <w:sz w:val="22"/>
          <w:szCs w:val="22"/>
          <w:lang w:val="en" w:eastAsia="id-ID"/>
        </w:rPr>
        <w:t xml:space="preserve">classroom </w:t>
      </w:r>
      <w:r w:rsidR="00E02ABA" w:rsidRPr="00C70D66">
        <w:rPr>
          <w:rStyle w:val="tlid-translation"/>
          <w:sz w:val="22"/>
          <w:szCs w:val="22"/>
          <w:lang w:val="en" w:eastAsia="id-ID"/>
        </w:rPr>
        <w:t>adalah platform gratis berbasis web yang dibuat untuk mempermudah kegiatan pembelajaran pendidik dan siswa secara online yang mudah digunakan untuk membantu pengajar mengelola, mengukur, dan memperkaya pengalaman belajar.</w:t>
      </w:r>
      <w:r w:rsidR="005B31C7" w:rsidRPr="00C70D66">
        <w:rPr>
          <w:rStyle w:val="tlid-translation"/>
          <w:sz w:val="22"/>
          <w:szCs w:val="22"/>
          <w:lang w:val="en" w:eastAsia="id-ID"/>
        </w:rPr>
        <w:t xml:space="preserve"> </w:t>
      </w:r>
      <w:r w:rsidR="00496DFD" w:rsidRPr="00C70D66">
        <w:rPr>
          <w:rStyle w:val="tlid-translation"/>
          <w:sz w:val="22"/>
          <w:szCs w:val="22"/>
          <w:lang w:val="en" w:eastAsia="id-ID"/>
        </w:rPr>
        <w:t xml:space="preserve">Pemanfaatan Google </w:t>
      </w:r>
      <w:r w:rsidR="002A7E8F" w:rsidRPr="00C70D66">
        <w:rPr>
          <w:rStyle w:val="tlid-translation"/>
          <w:sz w:val="22"/>
          <w:szCs w:val="22"/>
          <w:lang w:val="en" w:eastAsia="id-ID"/>
        </w:rPr>
        <w:t xml:space="preserve">classroom </w:t>
      </w:r>
      <w:r w:rsidR="00496DFD" w:rsidRPr="00C70D66">
        <w:rPr>
          <w:rStyle w:val="tlid-translation"/>
          <w:sz w:val="22"/>
          <w:szCs w:val="22"/>
          <w:lang w:val="en" w:eastAsia="id-ID"/>
        </w:rPr>
        <w:t>saat ini sangat efektif dan efisien yang tidak terbatas oleh ruang dan waktu. Guru dapat memberikan materi secara online, baik berupa teks, gambar, audio, maupun video kepada peserta didik</w:t>
      </w:r>
      <w:r w:rsidR="005B31C7" w:rsidRPr="00C70D66">
        <w:rPr>
          <w:rStyle w:val="tlid-translation"/>
          <w:sz w:val="22"/>
          <w:szCs w:val="22"/>
          <w:lang w:val="en" w:eastAsia="id-ID"/>
        </w:rPr>
        <w:t>, s</w:t>
      </w:r>
      <w:r w:rsidR="00496DFD" w:rsidRPr="00C70D66">
        <w:rPr>
          <w:rStyle w:val="tlid-translation"/>
          <w:sz w:val="22"/>
          <w:szCs w:val="22"/>
          <w:lang w:val="en" w:eastAsia="id-ID"/>
        </w:rPr>
        <w:t xml:space="preserve">elain itu guru </w:t>
      </w:r>
      <w:r w:rsidR="005B31C7" w:rsidRPr="00C70D66">
        <w:rPr>
          <w:rStyle w:val="tlid-translation"/>
          <w:sz w:val="22"/>
          <w:szCs w:val="22"/>
          <w:lang w:val="en" w:eastAsia="id-ID"/>
        </w:rPr>
        <w:t xml:space="preserve">juga </w:t>
      </w:r>
      <w:r w:rsidR="00496DFD" w:rsidRPr="00C70D66">
        <w:rPr>
          <w:rStyle w:val="tlid-translation"/>
          <w:sz w:val="22"/>
          <w:szCs w:val="22"/>
          <w:lang w:val="en" w:eastAsia="id-ID"/>
        </w:rPr>
        <w:t>dapat membuat</w:t>
      </w:r>
      <w:r w:rsidR="005B31C7" w:rsidRPr="00C70D66">
        <w:rPr>
          <w:rStyle w:val="tlid-translation"/>
          <w:sz w:val="22"/>
          <w:szCs w:val="22"/>
          <w:lang w:val="en" w:eastAsia="id-ID"/>
        </w:rPr>
        <w:t xml:space="preserve"> kuis</w:t>
      </w:r>
      <w:r w:rsidR="002A7E8F" w:rsidRPr="00C70D66">
        <w:rPr>
          <w:rStyle w:val="tlid-translation"/>
          <w:sz w:val="22"/>
          <w:szCs w:val="22"/>
          <w:lang w:val="en" w:eastAsia="id-ID"/>
        </w:rPr>
        <w:t xml:space="preserve">, </w:t>
      </w:r>
      <w:r w:rsidR="005B31C7" w:rsidRPr="00C70D66">
        <w:rPr>
          <w:rStyle w:val="tlid-translation"/>
          <w:sz w:val="22"/>
          <w:szCs w:val="22"/>
          <w:lang w:val="en" w:eastAsia="id-ID"/>
        </w:rPr>
        <w:t>tugas maupun</w:t>
      </w:r>
      <w:r w:rsidR="00496DFD" w:rsidRPr="00C70D66">
        <w:rPr>
          <w:rStyle w:val="tlid-translation"/>
          <w:sz w:val="22"/>
          <w:szCs w:val="22"/>
          <w:lang w:val="en" w:eastAsia="id-ID"/>
        </w:rPr>
        <w:t xml:space="preserve"> daftar </w:t>
      </w:r>
      <w:r w:rsidR="005B31C7" w:rsidRPr="00C70D66">
        <w:rPr>
          <w:rStyle w:val="tlid-translation"/>
          <w:sz w:val="22"/>
          <w:szCs w:val="22"/>
          <w:lang w:val="en" w:eastAsia="id-ID"/>
        </w:rPr>
        <w:t>ke</w:t>
      </w:r>
      <w:r w:rsidR="00496DFD" w:rsidRPr="00C70D66">
        <w:rPr>
          <w:rStyle w:val="tlid-translation"/>
          <w:sz w:val="22"/>
          <w:szCs w:val="22"/>
          <w:lang w:val="en" w:eastAsia="id-ID"/>
        </w:rPr>
        <w:t>hadir</w:t>
      </w:r>
      <w:r w:rsidR="005B31C7" w:rsidRPr="00C70D66">
        <w:rPr>
          <w:rStyle w:val="tlid-translation"/>
          <w:sz w:val="22"/>
          <w:szCs w:val="22"/>
          <w:lang w:val="en" w:eastAsia="id-ID"/>
        </w:rPr>
        <w:t>an siswa</w:t>
      </w:r>
      <w:r w:rsidR="00496DFD" w:rsidRPr="00C70D66">
        <w:rPr>
          <w:rStyle w:val="tlid-translation"/>
          <w:sz w:val="22"/>
          <w:szCs w:val="22"/>
          <w:lang w:val="en" w:eastAsia="id-ID"/>
        </w:rPr>
        <w:t xml:space="preserve"> </w:t>
      </w:r>
      <w:r w:rsidR="002A7E8F" w:rsidRPr="00C70D66">
        <w:rPr>
          <w:rStyle w:val="tlid-translation"/>
          <w:sz w:val="22"/>
          <w:szCs w:val="22"/>
          <w:lang w:val="en" w:eastAsia="id-ID"/>
        </w:rPr>
        <w:t xml:space="preserve">secara berkala </w:t>
      </w:r>
      <w:r w:rsidR="00496DFD" w:rsidRPr="00C70D66">
        <w:rPr>
          <w:rStyle w:val="tlid-translation"/>
          <w:sz w:val="22"/>
          <w:szCs w:val="22"/>
          <w:lang w:val="en" w:eastAsia="id-ID"/>
        </w:rPr>
        <w:t xml:space="preserve">dengan menggunakan link dari google form yang dikirimkan </w:t>
      </w:r>
      <w:r w:rsidR="005B31C7" w:rsidRPr="00C70D66">
        <w:rPr>
          <w:rStyle w:val="tlid-translation"/>
          <w:sz w:val="22"/>
          <w:szCs w:val="22"/>
          <w:lang w:val="en" w:eastAsia="id-ID"/>
        </w:rPr>
        <w:t>ke</w:t>
      </w:r>
      <w:r w:rsidR="00496DFD" w:rsidRPr="00C70D66">
        <w:rPr>
          <w:rStyle w:val="tlid-translation"/>
          <w:sz w:val="22"/>
          <w:szCs w:val="22"/>
          <w:lang w:val="en" w:eastAsia="id-ID"/>
        </w:rPr>
        <w:t xml:space="preserve"> </w:t>
      </w:r>
      <w:r w:rsidR="00425BE3" w:rsidRPr="00C70D66">
        <w:rPr>
          <w:rStyle w:val="tlid-translation"/>
          <w:sz w:val="22"/>
          <w:szCs w:val="22"/>
          <w:lang w:val="en" w:eastAsia="id-ID"/>
        </w:rPr>
        <w:t xml:space="preserve">google </w:t>
      </w:r>
      <w:r w:rsidR="002A7E8F" w:rsidRPr="00C70D66">
        <w:rPr>
          <w:rStyle w:val="tlid-translation"/>
          <w:sz w:val="22"/>
          <w:szCs w:val="22"/>
          <w:lang w:val="en" w:eastAsia="id-ID"/>
        </w:rPr>
        <w:t>classroom</w:t>
      </w:r>
      <w:r w:rsidR="00496DFD" w:rsidRPr="00C70D66">
        <w:rPr>
          <w:rStyle w:val="tlid-translation"/>
          <w:sz w:val="22"/>
          <w:szCs w:val="22"/>
          <w:lang w:val="en" w:eastAsia="id-ID"/>
        </w:rPr>
        <w:t>.</w:t>
      </w:r>
      <w:r w:rsidR="00F8300D" w:rsidRPr="00C70D66">
        <w:rPr>
          <w:rStyle w:val="tlid-translation"/>
          <w:sz w:val="22"/>
          <w:szCs w:val="22"/>
          <w:lang w:val="en" w:eastAsia="id-ID"/>
        </w:rPr>
        <w:t xml:space="preserve"> Pembelajaran secara daring dimasa </w:t>
      </w:r>
      <w:r w:rsidR="00AF224D" w:rsidRPr="00C70D66">
        <w:rPr>
          <w:rStyle w:val="tlid-translation"/>
          <w:sz w:val="22"/>
          <w:szCs w:val="22"/>
          <w:lang w:val="en" w:eastAsia="id-ID"/>
        </w:rPr>
        <w:t>Covid</w:t>
      </w:r>
      <w:r w:rsidR="00AF224D">
        <w:rPr>
          <w:rStyle w:val="tlid-translation"/>
          <w:sz w:val="22"/>
          <w:szCs w:val="22"/>
          <w:lang w:val="id-ID" w:eastAsia="id-ID"/>
        </w:rPr>
        <w:t>-</w:t>
      </w:r>
      <w:r w:rsidR="00F8300D" w:rsidRPr="00C70D66">
        <w:rPr>
          <w:rStyle w:val="tlid-translation"/>
          <w:sz w:val="22"/>
          <w:szCs w:val="22"/>
          <w:lang w:val="en" w:eastAsia="id-ID"/>
        </w:rPr>
        <w:t xml:space="preserve">19 ini membuat kegiatan belajar </w:t>
      </w:r>
      <w:r w:rsidR="002A7E8F" w:rsidRPr="00C70D66">
        <w:rPr>
          <w:rStyle w:val="tlid-translation"/>
          <w:sz w:val="22"/>
          <w:szCs w:val="22"/>
          <w:lang w:val="en" w:eastAsia="id-ID"/>
        </w:rPr>
        <w:t xml:space="preserve">dapat dilakukan secara </w:t>
      </w:r>
      <w:r w:rsidR="00F8300D" w:rsidRPr="00C70D66">
        <w:rPr>
          <w:rStyle w:val="tlid-translation"/>
          <w:sz w:val="22"/>
          <w:szCs w:val="22"/>
          <w:lang w:val="en" w:eastAsia="id-ID"/>
        </w:rPr>
        <w:t>interaktif, efektif</w:t>
      </w:r>
      <w:r w:rsidR="002A7E8F" w:rsidRPr="00C70D66">
        <w:rPr>
          <w:rStyle w:val="tlid-translation"/>
          <w:sz w:val="22"/>
          <w:szCs w:val="22"/>
          <w:lang w:val="en" w:eastAsia="id-ID"/>
        </w:rPr>
        <w:t xml:space="preserve"> </w:t>
      </w:r>
      <w:r w:rsidR="00F8300D" w:rsidRPr="00C70D66">
        <w:rPr>
          <w:rStyle w:val="tlid-translation"/>
          <w:sz w:val="22"/>
          <w:szCs w:val="22"/>
          <w:lang w:val="en" w:eastAsia="id-ID"/>
        </w:rPr>
        <w:t>dan efisien antara guru dengan siswa</w:t>
      </w:r>
      <w:r w:rsidR="002A7E8F" w:rsidRPr="00C70D66">
        <w:rPr>
          <w:rStyle w:val="tlid-translation"/>
          <w:sz w:val="22"/>
          <w:szCs w:val="22"/>
          <w:lang w:val="en" w:eastAsia="id-ID"/>
        </w:rPr>
        <w:t xml:space="preserve"> dengan pemanfaatan teknologi salah satu dengan pemanfaatan plafform google classroom</w:t>
      </w:r>
      <w:r w:rsidR="00F8300D" w:rsidRPr="00C70D66">
        <w:rPr>
          <w:rStyle w:val="tlid-translation"/>
          <w:sz w:val="22"/>
          <w:szCs w:val="22"/>
          <w:lang w:val="en" w:eastAsia="id-ID"/>
        </w:rPr>
        <w:t>.</w:t>
      </w:r>
    </w:p>
    <w:p w14:paraId="0ABFA38E" w14:textId="77777777" w:rsidR="006E0837" w:rsidRPr="006655A7" w:rsidRDefault="006E0837" w:rsidP="006E0837">
      <w:pPr>
        <w:jc w:val="both"/>
        <w:rPr>
          <w:sz w:val="22"/>
          <w:szCs w:val="22"/>
        </w:rPr>
      </w:pPr>
    </w:p>
    <w:p w14:paraId="2A0763EB" w14:textId="0D1957A0" w:rsidR="00883165" w:rsidRPr="00027234" w:rsidRDefault="00D56051" w:rsidP="002E2A21">
      <w:pPr>
        <w:jc w:val="both"/>
        <w:rPr>
          <w:b/>
          <w:i/>
          <w:sz w:val="22"/>
          <w:szCs w:val="22"/>
          <w:lang w:val="id-ID"/>
        </w:rPr>
      </w:pPr>
      <w:r w:rsidRPr="00627B70">
        <w:rPr>
          <w:b/>
          <w:sz w:val="22"/>
          <w:szCs w:val="22"/>
        </w:rPr>
        <w:t>Kata kunci:</w:t>
      </w:r>
      <w:r w:rsidR="00DA705F">
        <w:rPr>
          <w:sz w:val="22"/>
          <w:szCs w:val="22"/>
          <w:lang w:val="id-ID"/>
        </w:rPr>
        <w:t xml:space="preserve"> </w:t>
      </w:r>
      <w:r w:rsidR="00E02ABA" w:rsidRPr="00F61EC8">
        <w:rPr>
          <w:sz w:val="22"/>
          <w:szCs w:val="22"/>
          <w:lang w:val="id-ID"/>
        </w:rPr>
        <w:t>google classroom</w:t>
      </w:r>
      <w:r w:rsidR="00F61EC8" w:rsidRPr="00F61EC8">
        <w:rPr>
          <w:sz w:val="22"/>
          <w:szCs w:val="22"/>
          <w:lang w:val="id-ID"/>
        </w:rPr>
        <w:t>;</w:t>
      </w:r>
      <w:r w:rsidR="006655A7" w:rsidRPr="00F61EC8">
        <w:rPr>
          <w:sz w:val="22"/>
          <w:szCs w:val="22"/>
          <w:lang w:val="id-ID"/>
        </w:rPr>
        <w:t xml:space="preserve"> pembelajaran</w:t>
      </w:r>
      <w:r w:rsidR="005B31C7" w:rsidRPr="00F61EC8">
        <w:rPr>
          <w:sz w:val="22"/>
          <w:szCs w:val="22"/>
          <w:lang w:val="id-ID"/>
        </w:rPr>
        <w:t xml:space="preserve"> daring</w:t>
      </w:r>
      <w:r w:rsidR="00AF224D">
        <w:rPr>
          <w:sz w:val="22"/>
          <w:szCs w:val="22"/>
          <w:lang w:val="id-ID"/>
        </w:rPr>
        <w:t>; e-learning</w:t>
      </w:r>
    </w:p>
    <w:p w14:paraId="6221F00E" w14:textId="4B032AF1" w:rsidR="00DC4003" w:rsidRDefault="00DC4003" w:rsidP="002E2A21">
      <w:pPr>
        <w:spacing w:after="200"/>
        <w:rPr>
          <w:b/>
          <w:sz w:val="22"/>
          <w:szCs w:val="22"/>
          <w:lang w:val="id-ID"/>
        </w:rPr>
        <w:sectPr w:rsidR="00DC4003" w:rsidSect="00DC4003">
          <w:headerReference w:type="default" r:id="rId8"/>
          <w:footerReference w:type="default" r:id="rId9"/>
          <w:type w:val="continuous"/>
          <w:pgSz w:w="11907" w:h="16839" w:code="9"/>
          <w:pgMar w:top="1701" w:right="1701" w:bottom="2268" w:left="2268" w:header="720" w:footer="720" w:gutter="0"/>
          <w:cols w:space="709"/>
          <w:docGrid w:linePitch="360"/>
        </w:sectPr>
      </w:pPr>
    </w:p>
    <w:p w14:paraId="6B5CFAAC" w14:textId="0899EF65" w:rsidR="001A467C" w:rsidRPr="001A467C" w:rsidRDefault="001A467C" w:rsidP="00646487">
      <w:pPr>
        <w:rPr>
          <w:b/>
          <w:sz w:val="22"/>
          <w:szCs w:val="22"/>
          <w:lang w:val="id-ID"/>
        </w:rPr>
      </w:pPr>
      <w:r w:rsidRPr="001A467C">
        <w:rPr>
          <w:b/>
          <w:sz w:val="22"/>
          <w:szCs w:val="22"/>
          <w:lang w:val="id-ID"/>
        </w:rPr>
        <w:lastRenderedPageBreak/>
        <w:t>PENDA</w:t>
      </w:r>
      <w:r w:rsidR="00070849">
        <w:rPr>
          <w:b/>
          <w:sz w:val="22"/>
          <w:szCs w:val="22"/>
          <w:lang w:val="id-ID"/>
        </w:rPr>
        <w:t>H</w:t>
      </w:r>
      <w:r w:rsidRPr="001A467C">
        <w:rPr>
          <w:b/>
          <w:sz w:val="22"/>
          <w:szCs w:val="22"/>
          <w:lang w:val="id-ID"/>
        </w:rPr>
        <w:t>ULUAN</w:t>
      </w:r>
    </w:p>
    <w:p w14:paraId="575E5417" w14:textId="21375B53" w:rsidR="00C25890" w:rsidRPr="002F3E8D" w:rsidRDefault="00C25890" w:rsidP="005E095B">
      <w:pPr>
        <w:ind w:firstLine="425"/>
        <w:jc w:val="both"/>
        <w:rPr>
          <w:rStyle w:val="tlid-translation"/>
          <w:sz w:val="22"/>
          <w:szCs w:val="22"/>
          <w:lang w:val="id-ID" w:eastAsia="id-ID"/>
        </w:rPr>
      </w:pPr>
      <w:r w:rsidRPr="00C25890">
        <w:rPr>
          <w:rStyle w:val="tlid-translation"/>
          <w:sz w:val="22"/>
          <w:szCs w:val="22"/>
          <w:lang w:val="en" w:eastAsia="id-ID"/>
        </w:rPr>
        <w:t xml:space="preserve">Perkembangan </w:t>
      </w:r>
      <w:r w:rsidR="002153E8" w:rsidRPr="005E095B">
        <w:rPr>
          <w:rStyle w:val="tlid-translation"/>
          <w:sz w:val="22"/>
          <w:szCs w:val="22"/>
          <w:lang w:val="en" w:eastAsia="id-ID"/>
        </w:rPr>
        <w:t xml:space="preserve">ilmu pengetahuan dan </w:t>
      </w:r>
      <w:r w:rsidRPr="00C25890">
        <w:rPr>
          <w:rStyle w:val="tlid-translation"/>
          <w:sz w:val="22"/>
          <w:szCs w:val="22"/>
          <w:lang w:val="en" w:eastAsia="id-ID"/>
        </w:rPr>
        <w:t xml:space="preserve">teknologi </w:t>
      </w:r>
      <w:r w:rsidR="000D33AC">
        <w:rPr>
          <w:rStyle w:val="tlid-translation"/>
          <w:sz w:val="22"/>
          <w:szCs w:val="22"/>
          <w:lang w:val="id-ID" w:eastAsia="id-ID"/>
        </w:rPr>
        <w:t>yang</w:t>
      </w:r>
      <w:r w:rsidR="00390417">
        <w:rPr>
          <w:rStyle w:val="tlid-translation"/>
          <w:sz w:val="22"/>
          <w:szCs w:val="22"/>
          <w:lang w:val="id-ID" w:eastAsia="id-ID"/>
        </w:rPr>
        <w:t xml:space="preserve"> </w:t>
      </w:r>
      <w:r w:rsidRPr="00C25890">
        <w:rPr>
          <w:rStyle w:val="tlid-translation"/>
          <w:sz w:val="22"/>
          <w:szCs w:val="22"/>
          <w:lang w:val="en" w:eastAsia="id-ID"/>
        </w:rPr>
        <w:t>terjadi begitu cepat</w:t>
      </w:r>
      <w:r w:rsidR="002153E8">
        <w:rPr>
          <w:rStyle w:val="tlid-translation"/>
          <w:sz w:val="22"/>
          <w:szCs w:val="22"/>
          <w:lang w:val="id-ID" w:eastAsia="id-ID"/>
        </w:rPr>
        <w:t xml:space="preserve"> dan pesat</w:t>
      </w:r>
      <w:r w:rsidRPr="00C25890">
        <w:rPr>
          <w:rStyle w:val="tlid-translation"/>
          <w:sz w:val="22"/>
          <w:szCs w:val="22"/>
          <w:lang w:val="en" w:eastAsia="id-ID"/>
        </w:rPr>
        <w:t xml:space="preserve"> telah merubah hampir seluruh tatanan kehidupan sosial, mulai dari kegiatan ekonomi dengan penggunaan uang elektrik, pemanfaatan transportasi berbasis daring, </w:t>
      </w:r>
      <w:r w:rsidR="00390417">
        <w:rPr>
          <w:rStyle w:val="tlid-translation"/>
          <w:sz w:val="22"/>
          <w:szCs w:val="22"/>
          <w:lang w:val="id-ID" w:eastAsia="id-ID"/>
        </w:rPr>
        <w:t xml:space="preserve">termasuk </w:t>
      </w:r>
      <w:r w:rsidRPr="00C25890">
        <w:rPr>
          <w:rStyle w:val="tlid-translation"/>
          <w:sz w:val="22"/>
          <w:szCs w:val="22"/>
          <w:lang w:val="en" w:eastAsia="id-ID"/>
        </w:rPr>
        <w:t>sampai pada pemanfaatan teknologi dibidang pendidikan</w:t>
      </w:r>
      <w:r w:rsidR="003A3ADE">
        <w:rPr>
          <w:rStyle w:val="tlid-translation"/>
          <w:sz w:val="22"/>
          <w:szCs w:val="22"/>
          <w:lang w:val="id-ID" w:eastAsia="id-ID"/>
        </w:rPr>
        <w:t xml:space="preserve">. </w:t>
      </w:r>
      <w:r w:rsidR="003A3ADE" w:rsidRPr="00C25890">
        <w:rPr>
          <w:rStyle w:val="tlid-translation"/>
          <w:sz w:val="22"/>
          <w:szCs w:val="22"/>
          <w:lang w:val="en" w:eastAsia="id-ID"/>
        </w:rPr>
        <w:t>Pemanfaatan teknologi dibidang pendidikan</w:t>
      </w:r>
      <w:r w:rsidRPr="00C25890">
        <w:rPr>
          <w:rStyle w:val="tlid-translation"/>
          <w:sz w:val="22"/>
          <w:szCs w:val="22"/>
          <w:lang w:val="en" w:eastAsia="id-ID"/>
        </w:rPr>
        <w:t xml:space="preserve"> </w:t>
      </w:r>
      <w:r w:rsidR="00390417">
        <w:rPr>
          <w:rStyle w:val="tlid-translation"/>
          <w:sz w:val="22"/>
          <w:szCs w:val="22"/>
          <w:lang w:val="id-ID" w:eastAsia="id-ID"/>
        </w:rPr>
        <w:t xml:space="preserve">ditandai </w:t>
      </w:r>
      <w:r w:rsidRPr="00C25890">
        <w:rPr>
          <w:rStyle w:val="tlid-translation"/>
          <w:sz w:val="22"/>
          <w:szCs w:val="22"/>
          <w:lang w:val="en" w:eastAsia="id-ID"/>
        </w:rPr>
        <w:t>dengan dikenalkannya pembelajaran daring atau disebut juga dengan blended learning. Secara sederhana, blended learning diartikan sebagai penggabungan pembelajaran didalam kelas dengan e-learning</w:t>
      </w:r>
      <w:r w:rsidR="003A3ADE">
        <w:rPr>
          <w:rStyle w:val="tlid-translation"/>
          <w:sz w:val="22"/>
          <w:szCs w:val="22"/>
          <w:lang w:val="id-ID" w:eastAsia="id-ID"/>
        </w:rPr>
        <w:t xml:space="preserve"> </w:t>
      </w:r>
      <w:r w:rsidR="000C002A">
        <w:rPr>
          <w:rStyle w:val="tlid-translation"/>
          <w:sz w:val="22"/>
          <w:szCs w:val="22"/>
          <w:lang w:val="id-ID" w:eastAsia="id-ID"/>
        </w:rPr>
        <w:fldChar w:fldCharType="begin" w:fldLock="1"/>
      </w:r>
      <w:r w:rsidR="000C002A">
        <w:rPr>
          <w:rStyle w:val="tlid-translation"/>
          <w:sz w:val="22"/>
          <w:szCs w:val="22"/>
          <w:lang w:val="id-ID" w:eastAsia="id-ID"/>
        </w:rPr>
        <w:instrText>ADDIN CSL_CITATION {"citationItems":[{"id":"ITEM-1","itemData":{"DOI":"10.22460/as.v2i2p183-191.3281","ISSN":"2614-7629","abstract":"ABSTRAKPenggunaan teknologi dalam proses pembelajaran merupakan hal yang selalu digunakan. Di era industri 4.0 guru dituntut memiliki kemampuan yang cukup dalam mengikuti perkembangan teknologi. Pembelajaran yang berfokus kepada proses tatap muka harus sudah diintegrasi dengan blended-learning. Kondisi ini membuat Google sebagai salah satu web tool terbesar memperkenalkan Google Classroom (GC) pada tahun 2014. Adanya GC diharapkan bisa menjadi solusi untuk permasalahan seperti kurangnya jam pelajaran mata pelajaran Bahasa Inggris ditingkat SMP. Namun sayangnya masih banyak guru yang masih belum mengetahui tentang kebermanfaatan GC. Sehingga melalui pengabdian ini diharapkan dapat memberikan gambaran yang holistik terkait dengan pengunaan GC khususnya dalam pembelajaran Bahasa Inggris. Lebih jauh, pengabdian ini diharapkan dapat meningkatkan kemampuan berbahasa inggris siswa yang meliputi kemampuan menyimak (listening), berbicara (speaking), membaca (reading), dan menulis (writing). Metode pengabdian dilaksanakan ada empat tahapan yaitu: a) tahapan analisis, b) tahapan penyusunan materi , c) tahapan pelaksanaan, dan d) tahapan penyusunan laporan kegiatan. Adapun hasil dari pengabdian ini adalah semua guru peserta belum mengenal GC, sehingga guru sangat antusias dan tertarik dengan penggunaan GC. Guru mengetahui flatform yang dapat mereka gunakan dalam pembelajaran yang berintegrasi dengan blended learning. Guru dapat lebih mudah untuk mengelola tugas kelas dengan cepat dan memberikan umpan balik kepada siswa secara efektif.  Akan tetapi, fasilitas seperti ketersediaan koneksi yang baik juga harus didukung demi lancarnya penggunaan GC dalam pembelajaran.Kata kunci: Google Classroom, blended-learning, teknologi industri 4.0 ABSTRACTTechnology is always used in teaching and learning process. In industry 4.0, teachers are asked to develop skill in using technology. Learning focuses not only in the classroom but also it should be integrated with blended learning. This situation makes google as one biggest web tool to introduce google classroom (GC) in 2014, GC is expected to be solution to solve the problems such as limitation of time in learning. Unfortunately, many teachers do not know about GC. So, this community services program is expected to help teachers in using GC, especially English teachers. Besides, it is also to improve English language skills, such as listening, speaking, reading, and writing. There are four methods of community services program…","author":[{"dropping-particle":"","family":"Fauziah","given":"Ula Nisa","non-dropping-particle":"El","parse-names":false,"suffix":""},{"dropping-particle":"","family":"Suryani","given":"Lilis","non-dropping-particle":"","parse-names":false,"suffix":""},{"dropping-particle":"","family":"Syahrizal","given":"Trisnendri","non-dropping-particle":"","parse-names":false,"suffix":""}],"container-title":"Abdimas Siliwangi","id":"ITEM-1","issue":"2","issued":{"date-parts":[["2019"]]},"page":"183","title":"Penerapan Google Classroom Dalam Pembelajaran Bahasa Inggris Kepada Guru-Guru Bahasa Inggris Smp Di Subang","type":"article-journal","volume":"2"},"uris":["http://www.mendeley.com/documents/?uuid=57ca20b6-96a8-4262-a635-b238a3387b30"]}],"mendeley":{"formattedCitation":"(El Fauziah et al., 2019)","plainTextFormattedCitation":"(El Fauziah et al., 2019)","previouslyFormattedCitation":"(El Fauziah et al., 2019)"},"properties":{"noteIndex":0},"schema":"https://github.com/citation-style-language/schema/raw/master/csl-citation.json"}</w:instrText>
      </w:r>
      <w:r w:rsidR="000C002A">
        <w:rPr>
          <w:rStyle w:val="tlid-translation"/>
          <w:sz w:val="22"/>
          <w:szCs w:val="22"/>
          <w:lang w:val="id-ID" w:eastAsia="id-ID"/>
        </w:rPr>
        <w:fldChar w:fldCharType="separate"/>
      </w:r>
      <w:r w:rsidR="000C002A" w:rsidRPr="000C002A">
        <w:rPr>
          <w:rStyle w:val="tlid-translation"/>
          <w:noProof/>
          <w:sz w:val="22"/>
          <w:szCs w:val="22"/>
          <w:lang w:val="id-ID" w:eastAsia="id-ID"/>
        </w:rPr>
        <w:t>(El Fauziah et al., 2019)</w:t>
      </w:r>
      <w:r w:rsidR="000C002A">
        <w:rPr>
          <w:rStyle w:val="tlid-translation"/>
          <w:sz w:val="22"/>
          <w:szCs w:val="22"/>
          <w:lang w:val="id-ID" w:eastAsia="id-ID"/>
        </w:rPr>
        <w:fldChar w:fldCharType="end"/>
      </w:r>
      <w:r w:rsidR="00390417">
        <w:rPr>
          <w:rStyle w:val="tlid-translation"/>
          <w:sz w:val="22"/>
          <w:szCs w:val="22"/>
          <w:lang w:val="id-ID" w:eastAsia="id-ID"/>
        </w:rPr>
        <w:t>.</w:t>
      </w:r>
      <w:r w:rsidRPr="00C25890">
        <w:rPr>
          <w:rStyle w:val="tlid-translation"/>
          <w:sz w:val="22"/>
          <w:szCs w:val="22"/>
          <w:lang w:val="en" w:eastAsia="id-ID"/>
        </w:rPr>
        <w:t xml:space="preserve"> </w:t>
      </w:r>
      <w:r w:rsidR="002F3E8D" w:rsidRPr="002F3E8D">
        <w:rPr>
          <w:rStyle w:val="tlid-translation"/>
          <w:sz w:val="22"/>
          <w:szCs w:val="22"/>
          <w:lang w:val="en" w:eastAsia="id-ID"/>
        </w:rPr>
        <w:t>E-learning merupakan pemanfaatan media pembelajaran menggunakan internet, untuk mengirimkan serangkaian solusi yang dapat meningkatkan pengetahuan dan keterampilan</w:t>
      </w:r>
      <w:r w:rsidR="002F3E8D">
        <w:rPr>
          <w:rStyle w:val="tlid-translation"/>
          <w:sz w:val="22"/>
          <w:szCs w:val="22"/>
          <w:lang w:val="id-ID" w:eastAsia="id-ID"/>
        </w:rPr>
        <w:t xml:space="preserve"> dari pengunanya </w:t>
      </w:r>
      <w:r w:rsidR="000C002A">
        <w:rPr>
          <w:rStyle w:val="tlid-translation"/>
          <w:sz w:val="22"/>
          <w:szCs w:val="22"/>
          <w:lang w:val="id-ID" w:eastAsia="id-ID"/>
        </w:rPr>
        <w:fldChar w:fldCharType="begin" w:fldLock="1"/>
      </w:r>
      <w:r w:rsidR="000C002A">
        <w:rPr>
          <w:rStyle w:val="tlid-translation"/>
          <w:sz w:val="22"/>
          <w:szCs w:val="22"/>
          <w:lang w:val="id-ID" w:eastAsia="id-ID"/>
        </w:rPr>
        <w:instrText>ADDIN CSL_CITATION {"citationItems":[{"id":"ITEM-1","itemData":{"ISBN":"9786025554711","abstract":"The research objectives were: (1) to determine the effect of the application of Google Classroom on the teaching and learning process in the classroom and outside the classroom, (2) to identify the effectiveness of designing and making learning materials at Google Classroom, (3) to identify the effectiveness of learning implementation with Google Classroom, and ( 4) knowing the response of students to learning using Google Classroom applied to the teaching and learning process. This study is an evaluation study with a discrepancy model. The evaluation of the discrepancy model is a program gap evaluation, seeing the program gap that occurs between what is expected and the implementation of the program (reality). The standard of implementation used in google classroom learning evaluation in this study is the quality standard for implementing e-learning that has been developed by several universities. The study was conducted in the department of electronic engineering education in multimedia learning subjects. Samples were taken by purposive sampling method, that is, from the mahapean population and students who attended the lecture. The achievement of the effectiveness of the implementation of google classroom learning from each variable is the learning planning component, the component of designing and making the material, the component of learning delivery, and the evaluation component of the implementation are all quite effective.","author":[{"dropping-particle":"","family":"Sabran","given":"","non-dropping-particle":"","parse-names":false,"suffix":""},{"dropping-particle":"","family":"Sabara","given":"Edy","non-dropping-particle":"","parse-names":false,"suffix":""}],"container-title":"PROSIDING SEMINAR NASIONAL LEMBAGA PENELITIAN UNIVERSITAS NEGERI Makasar","id":"ITEM-1","issued":{"date-parts":[["2019"]]},"page":"122-125","title":"Keefektifan Google Classroom sebagai media pembelajaran","type":"article-journal"},"uris":["http://www.mendeley.com/documents/?uuid=7028a2f4-97f1-44fc-ba28-2055244b2d83"]}],"mendeley":{"formattedCitation":"(Sabran &amp; Sabara, 2019)","plainTextFormattedCitation":"(Sabran &amp; Sabara, 2019)","previouslyFormattedCitation":"(Sabran &amp; Sabara, 2019)"},"properties":{"noteIndex":0},"schema":"https://github.com/citation-style-language/schema/raw/master/csl-citation.json"}</w:instrText>
      </w:r>
      <w:r w:rsidR="000C002A">
        <w:rPr>
          <w:rStyle w:val="tlid-translation"/>
          <w:sz w:val="22"/>
          <w:szCs w:val="22"/>
          <w:lang w:val="id-ID" w:eastAsia="id-ID"/>
        </w:rPr>
        <w:fldChar w:fldCharType="separate"/>
      </w:r>
      <w:r w:rsidR="000C002A" w:rsidRPr="000C002A">
        <w:rPr>
          <w:rStyle w:val="tlid-translation"/>
          <w:noProof/>
          <w:sz w:val="22"/>
          <w:szCs w:val="22"/>
          <w:lang w:val="id-ID" w:eastAsia="id-ID"/>
        </w:rPr>
        <w:t>(Sabran &amp; Sabara, 2019)</w:t>
      </w:r>
      <w:r w:rsidR="000C002A">
        <w:rPr>
          <w:rStyle w:val="tlid-translation"/>
          <w:sz w:val="22"/>
          <w:szCs w:val="22"/>
          <w:lang w:val="id-ID" w:eastAsia="id-ID"/>
        </w:rPr>
        <w:fldChar w:fldCharType="end"/>
      </w:r>
      <w:r w:rsidR="002F3E8D">
        <w:rPr>
          <w:rStyle w:val="tlid-translation"/>
          <w:sz w:val="22"/>
          <w:szCs w:val="22"/>
          <w:lang w:val="id-ID" w:eastAsia="id-ID"/>
        </w:rPr>
        <w:t>.</w:t>
      </w:r>
    </w:p>
    <w:p w14:paraId="1E4A9079" w14:textId="1D605040" w:rsidR="001C01DB" w:rsidRDefault="00533F5E" w:rsidP="005E095B">
      <w:pPr>
        <w:ind w:firstLine="425"/>
        <w:jc w:val="both"/>
        <w:rPr>
          <w:sz w:val="22"/>
          <w:szCs w:val="22"/>
          <w:lang w:val="id-ID"/>
        </w:rPr>
      </w:pPr>
      <w:r w:rsidRPr="00C70D66">
        <w:rPr>
          <w:rStyle w:val="tlid-translation"/>
          <w:sz w:val="22"/>
          <w:szCs w:val="22"/>
          <w:lang w:val="en" w:eastAsia="id-ID"/>
        </w:rPr>
        <w:t xml:space="preserve">Pemanfaatan </w:t>
      </w:r>
      <w:r w:rsidR="00373B4E" w:rsidRPr="00C70D66">
        <w:rPr>
          <w:rStyle w:val="tlid-translation"/>
          <w:sz w:val="22"/>
          <w:szCs w:val="22"/>
          <w:lang w:val="en" w:eastAsia="id-ID"/>
        </w:rPr>
        <w:t xml:space="preserve">google </w:t>
      </w:r>
      <w:r w:rsidRPr="00C70D66">
        <w:rPr>
          <w:rStyle w:val="tlid-translation"/>
          <w:sz w:val="22"/>
          <w:szCs w:val="22"/>
          <w:lang w:val="en" w:eastAsia="id-ID"/>
        </w:rPr>
        <w:t xml:space="preserve">classroom </w:t>
      </w:r>
      <w:r w:rsidR="00515F3A">
        <w:rPr>
          <w:rStyle w:val="tlid-translation"/>
          <w:sz w:val="22"/>
          <w:szCs w:val="22"/>
          <w:lang w:val="id-ID" w:eastAsia="id-ID"/>
        </w:rPr>
        <w:t>di masa Covid-19 ini</w:t>
      </w:r>
      <w:r w:rsidR="00B23645">
        <w:rPr>
          <w:rStyle w:val="tlid-translation"/>
          <w:sz w:val="22"/>
          <w:szCs w:val="22"/>
          <w:lang w:val="id-ID" w:eastAsia="id-ID"/>
        </w:rPr>
        <w:t xml:space="preserve"> merupakan salah satu cara yang </w:t>
      </w:r>
      <w:r w:rsidRPr="00C70D66">
        <w:rPr>
          <w:rStyle w:val="tlid-translation"/>
          <w:sz w:val="22"/>
          <w:szCs w:val="22"/>
          <w:lang w:val="en" w:eastAsia="id-ID"/>
        </w:rPr>
        <w:t>efektif dan efisien yang</w:t>
      </w:r>
      <w:r w:rsidR="00B23645">
        <w:rPr>
          <w:rStyle w:val="tlid-translation"/>
          <w:sz w:val="22"/>
          <w:szCs w:val="22"/>
          <w:lang w:val="id-ID" w:eastAsia="id-ID"/>
        </w:rPr>
        <w:t xml:space="preserve"> dapat dilakukan dikarenakan </w:t>
      </w:r>
      <w:r w:rsidRPr="00C70D66">
        <w:rPr>
          <w:rStyle w:val="tlid-translation"/>
          <w:sz w:val="22"/>
          <w:szCs w:val="22"/>
          <w:lang w:val="en" w:eastAsia="id-ID"/>
        </w:rPr>
        <w:t>tidak terbatas oleh ruang dan waktu.</w:t>
      </w:r>
      <w:r w:rsidR="009074C2">
        <w:rPr>
          <w:rStyle w:val="tlid-translation"/>
          <w:sz w:val="22"/>
          <w:szCs w:val="22"/>
          <w:lang w:val="id-ID" w:eastAsia="id-ID"/>
        </w:rPr>
        <w:t xml:space="preserve"> </w:t>
      </w:r>
      <w:r w:rsidRPr="00C70D66">
        <w:rPr>
          <w:rStyle w:val="tlid-translation"/>
          <w:sz w:val="22"/>
          <w:szCs w:val="22"/>
          <w:lang w:val="en" w:eastAsia="id-ID"/>
        </w:rPr>
        <w:t>Guru dapat memberikan materi secara online, baik berupa teks, gambar, audio, maupun video kepada peserta didik, selain itu guru juga dapat membuat kuis, tugas maupun daftar kehadiran siswa secara berkala dengan menggunakan link dari google form yang dikirimkan ke google classroom. Pembelajaran secara daring</w:t>
      </w:r>
      <w:r w:rsidR="00B23645">
        <w:rPr>
          <w:rStyle w:val="tlid-translation"/>
          <w:sz w:val="22"/>
          <w:szCs w:val="22"/>
          <w:lang w:val="id-ID" w:eastAsia="id-ID"/>
        </w:rPr>
        <w:t xml:space="preserve"> </w:t>
      </w:r>
      <w:r w:rsidR="00B23645" w:rsidRPr="00C70D66">
        <w:rPr>
          <w:rStyle w:val="tlid-translation"/>
          <w:sz w:val="22"/>
          <w:szCs w:val="22"/>
          <w:lang w:val="en" w:eastAsia="id-ID"/>
        </w:rPr>
        <w:t>dengan pemanfaatan teknologi plafform google classroom</w:t>
      </w:r>
      <w:r w:rsidRPr="00C70D66">
        <w:rPr>
          <w:rStyle w:val="tlid-translation"/>
          <w:sz w:val="22"/>
          <w:szCs w:val="22"/>
          <w:lang w:val="en" w:eastAsia="id-ID"/>
        </w:rPr>
        <w:t xml:space="preserve"> dimasa Covid</w:t>
      </w:r>
      <w:r>
        <w:rPr>
          <w:rStyle w:val="tlid-translation"/>
          <w:sz w:val="22"/>
          <w:szCs w:val="22"/>
          <w:lang w:val="id-ID" w:eastAsia="id-ID"/>
        </w:rPr>
        <w:t>-</w:t>
      </w:r>
      <w:r w:rsidRPr="00C70D66">
        <w:rPr>
          <w:rStyle w:val="tlid-translation"/>
          <w:sz w:val="22"/>
          <w:szCs w:val="22"/>
          <w:lang w:val="en" w:eastAsia="id-ID"/>
        </w:rPr>
        <w:t>19 ini</w:t>
      </w:r>
      <w:r w:rsidR="00B23645">
        <w:rPr>
          <w:rStyle w:val="tlid-translation"/>
          <w:sz w:val="22"/>
          <w:szCs w:val="22"/>
          <w:lang w:val="id-ID" w:eastAsia="id-ID"/>
        </w:rPr>
        <w:t xml:space="preserve"> juga dapat</w:t>
      </w:r>
      <w:r w:rsidRPr="00C70D66">
        <w:rPr>
          <w:rStyle w:val="tlid-translation"/>
          <w:sz w:val="22"/>
          <w:szCs w:val="22"/>
          <w:lang w:val="en" w:eastAsia="id-ID"/>
        </w:rPr>
        <w:t xml:space="preserve"> membuat kegiatan belajar</w:t>
      </w:r>
      <w:r w:rsidR="00B23645">
        <w:rPr>
          <w:rStyle w:val="tlid-translation"/>
          <w:sz w:val="22"/>
          <w:szCs w:val="22"/>
          <w:lang w:val="id-ID" w:eastAsia="id-ID"/>
        </w:rPr>
        <w:t xml:space="preserve"> mengajar </w:t>
      </w:r>
      <w:r w:rsidRPr="00C70D66">
        <w:rPr>
          <w:rStyle w:val="tlid-translation"/>
          <w:sz w:val="22"/>
          <w:szCs w:val="22"/>
          <w:lang w:val="en" w:eastAsia="id-ID"/>
        </w:rPr>
        <w:t xml:space="preserve">dilakukan </w:t>
      </w:r>
      <w:r w:rsidR="00B23645">
        <w:rPr>
          <w:rStyle w:val="tlid-translation"/>
          <w:sz w:val="22"/>
          <w:szCs w:val="22"/>
          <w:lang w:val="id-ID" w:eastAsia="id-ID"/>
        </w:rPr>
        <w:t>lebih</w:t>
      </w:r>
      <w:r w:rsidRPr="00C70D66">
        <w:rPr>
          <w:rStyle w:val="tlid-translation"/>
          <w:sz w:val="22"/>
          <w:szCs w:val="22"/>
          <w:lang w:val="en" w:eastAsia="id-ID"/>
        </w:rPr>
        <w:t xml:space="preserve"> interaktif</w:t>
      </w:r>
      <w:r w:rsidR="00B23645">
        <w:rPr>
          <w:rStyle w:val="tlid-translation"/>
          <w:sz w:val="22"/>
          <w:szCs w:val="22"/>
          <w:lang w:val="id-ID" w:eastAsia="id-ID"/>
        </w:rPr>
        <w:t xml:space="preserve"> </w:t>
      </w:r>
      <w:r w:rsidRPr="00C70D66">
        <w:rPr>
          <w:rStyle w:val="tlid-translation"/>
          <w:sz w:val="22"/>
          <w:szCs w:val="22"/>
          <w:lang w:val="en" w:eastAsia="id-ID"/>
        </w:rPr>
        <w:t>antara guru dengan siswa</w:t>
      </w:r>
      <w:r w:rsidR="00B23645">
        <w:rPr>
          <w:rStyle w:val="tlid-translation"/>
          <w:sz w:val="22"/>
          <w:szCs w:val="22"/>
          <w:lang w:val="id-ID" w:eastAsia="id-ID"/>
        </w:rPr>
        <w:t xml:space="preserve"> dengan fitur-fitur yang tersedia</w:t>
      </w:r>
      <w:r w:rsidR="00515F3A">
        <w:rPr>
          <w:rStyle w:val="tlid-translation"/>
          <w:sz w:val="22"/>
          <w:szCs w:val="22"/>
          <w:lang w:val="id-ID" w:eastAsia="id-ID"/>
        </w:rPr>
        <w:t>, o</w:t>
      </w:r>
      <w:r w:rsidR="00BB3EF5" w:rsidRPr="00BB3EF5">
        <w:rPr>
          <w:sz w:val="22"/>
          <w:szCs w:val="22"/>
          <w:lang w:val="id-ID"/>
        </w:rPr>
        <w:t>leh karena itu guru harus mampu memanfaatkan sumber teknologi dan informasi yang berkembang didalam kehidupan kedalam pembelajaran guna menciptakan pembelajaran yang efektif</w:t>
      </w:r>
      <w:r w:rsidR="004F58DC">
        <w:rPr>
          <w:sz w:val="22"/>
          <w:szCs w:val="22"/>
          <w:lang w:val="id-ID"/>
        </w:rPr>
        <w:t xml:space="preserve"> untuk mencapai tujuan pembelajaran</w:t>
      </w:r>
      <w:r w:rsidR="00275AF7">
        <w:rPr>
          <w:sz w:val="22"/>
          <w:szCs w:val="22"/>
          <w:lang w:val="id-ID"/>
        </w:rPr>
        <w:t xml:space="preserve"> yang kreatif</w:t>
      </w:r>
      <w:r w:rsidR="00BB3EF5" w:rsidRPr="00BB3EF5">
        <w:rPr>
          <w:sz w:val="22"/>
          <w:szCs w:val="22"/>
          <w:lang w:val="id-ID"/>
        </w:rPr>
        <w:t>.</w:t>
      </w:r>
    </w:p>
    <w:p w14:paraId="27B54385" w14:textId="6E0DBF4D" w:rsidR="00555C0E" w:rsidRDefault="00555C0E" w:rsidP="005E095B">
      <w:pPr>
        <w:ind w:firstLine="425"/>
        <w:jc w:val="both"/>
        <w:rPr>
          <w:sz w:val="22"/>
          <w:szCs w:val="22"/>
          <w:lang w:val="id-ID"/>
        </w:rPr>
      </w:pPr>
    </w:p>
    <w:p w14:paraId="4B548308" w14:textId="3E804A1B" w:rsidR="00D56051" w:rsidRDefault="00620D8E" w:rsidP="002E2A21">
      <w:pPr>
        <w:jc w:val="both"/>
        <w:rPr>
          <w:b/>
          <w:sz w:val="22"/>
          <w:szCs w:val="22"/>
          <w:lang w:val="id-ID"/>
        </w:rPr>
      </w:pPr>
      <w:r>
        <w:rPr>
          <w:b/>
          <w:sz w:val="22"/>
          <w:szCs w:val="22"/>
        </w:rPr>
        <w:t>METOD</w:t>
      </w:r>
      <w:r w:rsidR="00533B85">
        <w:rPr>
          <w:b/>
          <w:sz w:val="22"/>
          <w:szCs w:val="22"/>
          <w:lang w:val="id-ID"/>
        </w:rPr>
        <w:t>E</w:t>
      </w:r>
    </w:p>
    <w:p w14:paraId="33D242DF" w14:textId="394EF701" w:rsidR="0057156A" w:rsidRDefault="00CE7F98" w:rsidP="00B71EE1">
      <w:pPr>
        <w:shd w:val="clear" w:color="auto" w:fill="FFFFFF"/>
        <w:ind w:firstLine="462"/>
        <w:jc w:val="both"/>
        <w:rPr>
          <w:sz w:val="22"/>
          <w:szCs w:val="22"/>
        </w:rPr>
      </w:pPr>
      <w:r>
        <w:rPr>
          <w:sz w:val="22"/>
          <w:szCs w:val="22"/>
          <w:lang w:val="id-ID"/>
        </w:rPr>
        <w:t xml:space="preserve">Kegiatan </w:t>
      </w:r>
      <w:r w:rsidR="006359CF">
        <w:rPr>
          <w:sz w:val="22"/>
          <w:szCs w:val="22"/>
          <w:lang w:val="id-ID"/>
        </w:rPr>
        <w:t>pengabdian</w:t>
      </w:r>
      <w:r w:rsidR="002A7C1A">
        <w:rPr>
          <w:sz w:val="22"/>
          <w:szCs w:val="22"/>
          <w:lang w:val="id-ID"/>
        </w:rPr>
        <w:t xml:space="preserve"> ini dilakukan secara daring </w:t>
      </w:r>
      <w:r w:rsidR="00F2435D">
        <w:rPr>
          <w:sz w:val="22"/>
          <w:szCs w:val="22"/>
          <w:lang w:val="id-ID"/>
        </w:rPr>
        <w:t xml:space="preserve">menggunakan aplikasi </w:t>
      </w:r>
      <w:r w:rsidR="00F2435D" w:rsidRPr="00EC46CB">
        <w:rPr>
          <w:sz w:val="22"/>
          <w:szCs w:val="22"/>
          <w:lang w:val="id-ID"/>
        </w:rPr>
        <w:t>Zoom Meeting</w:t>
      </w:r>
      <w:r w:rsidR="00F2435D">
        <w:rPr>
          <w:sz w:val="22"/>
          <w:szCs w:val="22"/>
          <w:lang w:val="id-ID"/>
        </w:rPr>
        <w:t xml:space="preserve"> </w:t>
      </w:r>
      <w:r w:rsidR="002A7C1A">
        <w:rPr>
          <w:sz w:val="22"/>
          <w:szCs w:val="22"/>
          <w:lang w:val="id-ID"/>
        </w:rPr>
        <w:t xml:space="preserve">oleh </w:t>
      </w:r>
      <w:r w:rsidR="00722325">
        <w:rPr>
          <w:sz w:val="22"/>
          <w:szCs w:val="22"/>
          <w:lang w:val="id-ID"/>
        </w:rPr>
        <w:t xml:space="preserve">narasumber </w:t>
      </w:r>
      <w:r w:rsidR="002A7C1A">
        <w:rPr>
          <w:sz w:val="22"/>
          <w:szCs w:val="22"/>
          <w:lang w:val="id-ID"/>
        </w:rPr>
        <w:t>dan</w:t>
      </w:r>
      <w:r w:rsidR="00F2435D">
        <w:rPr>
          <w:sz w:val="22"/>
          <w:szCs w:val="22"/>
          <w:lang w:val="id-ID"/>
        </w:rPr>
        <w:t xml:space="preserve"> juga dilakukan secara</w:t>
      </w:r>
      <w:r w:rsidR="002A7C1A">
        <w:rPr>
          <w:sz w:val="22"/>
          <w:szCs w:val="22"/>
          <w:lang w:val="id-ID"/>
        </w:rPr>
        <w:t xml:space="preserve"> luring </w:t>
      </w:r>
      <w:r w:rsidR="00F2435D">
        <w:rPr>
          <w:sz w:val="22"/>
          <w:szCs w:val="22"/>
          <w:lang w:val="id-ID"/>
        </w:rPr>
        <w:t xml:space="preserve">oleh Mahasiswa </w:t>
      </w:r>
      <w:r w:rsidR="002A7C1A">
        <w:rPr>
          <w:sz w:val="22"/>
          <w:szCs w:val="22"/>
          <w:lang w:val="id-ID"/>
        </w:rPr>
        <w:t>Kampus mengajar angkatan I</w:t>
      </w:r>
      <w:r w:rsidR="00EC46CB">
        <w:rPr>
          <w:sz w:val="22"/>
          <w:szCs w:val="22"/>
          <w:lang w:val="id-ID"/>
        </w:rPr>
        <w:t xml:space="preserve">I </w:t>
      </w:r>
      <w:r w:rsidR="00F2435D">
        <w:rPr>
          <w:sz w:val="22"/>
          <w:szCs w:val="22"/>
          <w:lang w:val="id-ID"/>
        </w:rPr>
        <w:t xml:space="preserve">yang bertindak sebagai </w:t>
      </w:r>
      <w:r w:rsidR="00722325">
        <w:rPr>
          <w:sz w:val="22"/>
          <w:szCs w:val="22"/>
          <w:lang w:val="id-ID"/>
        </w:rPr>
        <w:t xml:space="preserve">instruktur </w:t>
      </w:r>
      <w:r>
        <w:rPr>
          <w:sz w:val="22"/>
          <w:szCs w:val="22"/>
          <w:lang w:val="id-ID"/>
        </w:rPr>
        <w:t xml:space="preserve">langsung di lokasi </w:t>
      </w:r>
      <w:r w:rsidR="00F2435D">
        <w:rPr>
          <w:sz w:val="22"/>
          <w:szCs w:val="22"/>
          <w:lang w:val="id-ID"/>
        </w:rPr>
        <w:t>kegiatan</w:t>
      </w:r>
      <w:r w:rsidR="0023695E">
        <w:rPr>
          <w:sz w:val="22"/>
          <w:szCs w:val="22"/>
          <w:lang w:val="id-ID"/>
        </w:rPr>
        <w:t xml:space="preserve"> yaitu </w:t>
      </w:r>
      <w:r w:rsidR="0023695E" w:rsidRPr="0087542F">
        <w:rPr>
          <w:rStyle w:val="tlid-translation"/>
          <w:sz w:val="22"/>
          <w:szCs w:val="22"/>
          <w:lang w:val="en"/>
        </w:rPr>
        <w:t>SD Negeri 096 Manya</w:t>
      </w:r>
      <w:r w:rsidR="0023695E">
        <w:rPr>
          <w:rStyle w:val="tlid-translation"/>
          <w:sz w:val="22"/>
          <w:szCs w:val="22"/>
        </w:rPr>
        <w:t>ba</w:t>
      </w:r>
      <w:r w:rsidR="0023695E" w:rsidRPr="0087542F">
        <w:rPr>
          <w:rStyle w:val="tlid-translation"/>
          <w:sz w:val="22"/>
          <w:szCs w:val="22"/>
          <w:lang w:val="en"/>
        </w:rPr>
        <w:t>r</w:t>
      </w:r>
      <w:r w:rsidR="002A7C1A">
        <w:rPr>
          <w:sz w:val="22"/>
          <w:szCs w:val="22"/>
          <w:lang w:val="id-ID"/>
        </w:rPr>
        <w:t xml:space="preserve">. </w:t>
      </w:r>
      <w:r w:rsidR="006359CF">
        <w:rPr>
          <w:sz w:val="22"/>
          <w:szCs w:val="22"/>
          <w:lang w:val="id-ID"/>
        </w:rPr>
        <w:t xml:space="preserve"> </w:t>
      </w:r>
      <w:r w:rsidR="00F2435D">
        <w:rPr>
          <w:sz w:val="22"/>
          <w:szCs w:val="22"/>
          <w:lang w:val="id-ID"/>
        </w:rPr>
        <w:t>Kegiatan diisi dengan</w:t>
      </w:r>
      <w:r>
        <w:rPr>
          <w:sz w:val="22"/>
          <w:szCs w:val="22"/>
          <w:lang w:val="id-ID"/>
        </w:rPr>
        <w:t xml:space="preserve"> </w:t>
      </w:r>
      <w:r w:rsidR="00EC46CB">
        <w:rPr>
          <w:sz w:val="22"/>
          <w:szCs w:val="22"/>
          <w:lang w:val="id-ID"/>
        </w:rPr>
        <w:t xml:space="preserve">kata sambutan </w:t>
      </w:r>
      <w:r w:rsidR="00722325">
        <w:rPr>
          <w:sz w:val="22"/>
          <w:szCs w:val="22"/>
          <w:lang w:val="id-ID"/>
        </w:rPr>
        <w:t xml:space="preserve">kepala sekolah </w:t>
      </w:r>
      <w:r>
        <w:rPr>
          <w:sz w:val="22"/>
          <w:szCs w:val="22"/>
          <w:lang w:val="id-ID"/>
        </w:rPr>
        <w:t xml:space="preserve">serta </w:t>
      </w:r>
      <w:r w:rsidR="006359CF" w:rsidRPr="000C21FD">
        <w:rPr>
          <w:sz w:val="22"/>
          <w:szCs w:val="22"/>
        </w:rPr>
        <w:t>praktek</w:t>
      </w:r>
      <w:r w:rsidR="00F2435D">
        <w:rPr>
          <w:sz w:val="22"/>
          <w:szCs w:val="22"/>
          <w:lang w:val="id-ID"/>
        </w:rPr>
        <w:t xml:space="preserve"> langsung</w:t>
      </w:r>
      <w:r w:rsidR="00EC46CB">
        <w:rPr>
          <w:sz w:val="22"/>
          <w:szCs w:val="22"/>
          <w:lang w:val="id-ID"/>
        </w:rPr>
        <w:t xml:space="preserve"> oleh </w:t>
      </w:r>
      <w:r w:rsidR="00722325">
        <w:rPr>
          <w:sz w:val="22"/>
          <w:szCs w:val="22"/>
          <w:lang w:val="id-ID"/>
        </w:rPr>
        <w:t>narasumber</w:t>
      </w:r>
      <w:r w:rsidR="006359CF">
        <w:rPr>
          <w:sz w:val="22"/>
          <w:szCs w:val="22"/>
          <w:lang w:val="id-ID"/>
        </w:rPr>
        <w:t>.</w:t>
      </w:r>
      <w:r w:rsidR="00FA6F3E">
        <w:rPr>
          <w:sz w:val="22"/>
          <w:szCs w:val="22"/>
          <w:lang w:val="id-ID"/>
        </w:rPr>
        <w:t xml:space="preserve"> Tahapan </w:t>
      </w:r>
      <w:r w:rsidR="00643EF2">
        <w:rPr>
          <w:sz w:val="22"/>
          <w:szCs w:val="22"/>
          <w:lang w:val="id-ID"/>
        </w:rPr>
        <w:t>atau langkah-langkah yang di</w:t>
      </w:r>
      <w:r w:rsidR="00F603A9">
        <w:rPr>
          <w:sz w:val="22"/>
          <w:szCs w:val="22"/>
          <w:lang w:val="id-ID"/>
        </w:rPr>
        <w:t xml:space="preserve">lakukan untuk kelancaran kegiatan </w:t>
      </w:r>
      <w:r w:rsidR="00643EF2">
        <w:rPr>
          <w:sz w:val="22"/>
          <w:szCs w:val="22"/>
          <w:lang w:val="id-ID"/>
        </w:rPr>
        <w:t>adalah sebagai beriku</w:t>
      </w:r>
      <w:r w:rsidR="00BD1FB5">
        <w:rPr>
          <w:sz w:val="22"/>
          <w:szCs w:val="22"/>
          <w:lang w:val="id-ID"/>
        </w:rPr>
        <w:t>t</w:t>
      </w:r>
      <w:r w:rsidR="000C002A">
        <w:rPr>
          <w:sz w:val="22"/>
          <w:szCs w:val="22"/>
          <w:lang w:val="id-ID"/>
        </w:rPr>
        <w:t xml:space="preserve"> </w:t>
      </w:r>
      <w:r w:rsidR="00E62982">
        <w:rPr>
          <w:sz w:val="22"/>
          <w:szCs w:val="22"/>
          <w:lang w:val="id-ID"/>
        </w:rPr>
        <w:fldChar w:fldCharType="begin" w:fldLock="1"/>
      </w:r>
      <w:r w:rsidR="00E62982">
        <w:rPr>
          <w:sz w:val="22"/>
          <w:szCs w:val="22"/>
          <w:lang w:val="id-ID"/>
        </w:rPr>
        <w:instrText>ADDIN CSL_CITATION {"citationItems":[{"id":"ITEM-1","itemData":{"DOI":"10.33330/jurdimas.v2i2.373","ISSN":"2614-7912","abstract":"Abstract: As a formal education institution, acculturation of techniques in Teaching and Learning Activities (KBM) is required by each lesson teacher to be able to transfer knowledge to students maximal and optimally. So far the teaching carried out by the teachers of SMA 2 Kisaran is more dominant in learning done face-to-face in the classroom, so that learning requires the mind and energy that is extra because it is done repeatedly in the classroom and the hours that different. Starting from the above, the dedication team sought solutions so that teaching can be acculturated by online learning using blog media to publish teachers' teaching materials to the internet. It is expected that online-based teaching techniques, one of which is outlined in the making and utilization of blogs can stimulate interest from students to access teaching materials that have been published online, both in the form of text, images, audio and learning videos that have been recorded and uploaded by the teacher into his blog whenever and wherever it is, so that it will create student centered learning and learning objectives can be achieved. Keywords: blogs, teaching materials, online publications, videos, student center learning. Abstrak: Sebagai institusi pendidikan formal maka diperlukan akulturasi teknik dalam Kegiatan Belajar Mengajar (KBM) yang dilakukan oleh masing-masing guru pelajaran untuk dapat mentransfer ilmu pengetahuan kepada peserta didik secara maksimal dan optimal. Selama ini pengajaran yang dilakukan oleh guru-guru SMA Negeri 2 Kisaran lebih dominan ke-pembelajaran yang dilakukan secara tatap muka di dalam kelas, sehingga pembelajaran membutuhkan pikiran dan tenaga yang ekstra karena dilakukan secara berulang-ulang pada kelas dan jam yang berbeda. Berawal dari hal diatas maka tim pengabdian mencari solusi agar pengajaran dapat diakulturasi dengan pembelajaran secara online menggunakan media blog untuk mempublikasikan bahar ajar para guru ke internet. Diharapkan dengan teknik pengajaran berbasis online salah satunya yang dituangkan dalam pembuatan dan pemanfaatan blog dapat merangsang minat dari para siswa untuk mengakses bahan ajar yang telah dipublikasikan secara online baik informasi berupa text, gambar, audio maupun video pembelajaran yang telah direkam dan diupload oleh guru ke dalam blognya kapan dan dimanapun berada, sehingga akan tercipta pembelajaran berpusat pada siswa (Student Centred Learning) dan tujuan pembelajaran dapat tercapai. Kata kunci:…","author":[{"dropping-particle":"","family":"GM Putra, N Irawati","given":"A Prijuna","non-dropping-particle":"","parse-names":false,"suffix":""}],"container-title":"Jurdimas (Jurnal Pengabdian Kepada Masyarakat) Royal","id":"ITEM-1","issue":"2","issued":{"date-parts":[["2019"]]},"page":"143-150","title":"Pelatihan Blog Sebagai Sarana Publikasi Pembelajaran Guru Sma Negeri 2 Kisaran","type":"article-journal","volume":"2"},"uris":["http://www.mendeley.com/documents/?uuid=a03e425c-1c1f-40e3-a081-f2541886519e"]}],"mendeley":{"formattedCitation":"(GM Putra, N Irawati, 2019)","plainTextFormattedCitation":"(GM Putra, N Irawati, 2019)"},"properties":{"noteIndex":0},"schema":"https://github.com/citation-style-language/schema/raw/master/csl-citation.json"}</w:instrText>
      </w:r>
      <w:r w:rsidR="00E62982">
        <w:rPr>
          <w:sz w:val="22"/>
          <w:szCs w:val="22"/>
          <w:lang w:val="id-ID"/>
        </w:rPr>
        <w:fldChar w:fldCharType="separate"/>
      </w:r>
      <w:r w:rsidR="00E62982" w:rsidRPr="00E62982">
        <w:rPr>
          <w:noProof/>
          <w:sz w:val="22"/>
          <w:szCs w:val="22"/>
          <w:lang w:val="id-ID"/>
        </w:rPr>
        <w:t>(GM Putra, N Irawati, 2019)</w:t>
      </w:r>
      <w:r w:rsidR="00E62982">
        <w:rPr>
          <w:sz w:val="22"/>
          <w:szCs w:val="22"/>
          <w:lang w:val="id-ID"/>
        </w:rPr>
        <w:fldChar w:fldCharType="end"/>
      </w:r>
      <w:r w:rsidR="0023695E">
        <w:rPr>
          <w:sz w:val="22"/>
          <w:szCs w:val="22"/>
          <w:lang w:val="id-ID"/>
        </w:rPr>
        <w:t xml:space="preserve"> </w:t>
      </w:r>
      <w:r w:rsidR="0057156A" w:rsidRPr="0057156A">
        <w:rPr>
          <w:sz w:val="22"/>
          <w:szCs w:val="22"/>
        </w:rPr>
        <w:t>:</w:t>
      </w:r>
      <w:r w:rsidR="007A5613">
        <w:rPr>
          <w:sz w:val="22"/>
          <w:szCs w:val="22"/>
          <w:lang w:val="id-ID"/>
        </w:rPr>
        <w:t xml:space="preserve"> (1) </w:t>
      </w:r>
      <w:r w:rsidR="0057156A" w:rsidRPr="0057156A">
        <w:rPr>
          <w:sz w:val="22"/>
          <w:szCs w:val="22"/>
        </w:rPr>
        <w:t xml:space="preserve">Memastikan tempat dan fasilitas pendukung seperti </w:t>
      </w:r>
      <w:r w:rsidR="0057156A" w:rsidRPr="0023695E">
        <w:rPr>
          <w:iCs/>
          <w:sz w:val="22"/>
          <w:szCs w:val="22"/>
        </w:rPr>
        <w:t>in focus</w:t>
      </w:r>
      <w:r w:rsidR="002A7C1A">
        <w:rPr>
          <w:i/>
          <w:sz w:val="22"/>
          <w:szCs w:val="22"/>
          <w:lang w:val="id-ID"/>
        </w:rPr>
        <w:t xml:space="preserve">, </w:t>
      </w:r>
      <w:r w:rsidR="002A7C1A">
        <w:rPr>
          <w:iCs/>
          <w:sz w:val="22"/>
          <w:szCs w:val="22"/>
          <w:lang w:val="id-ID"/>
        </w:rPr>
        <w:t xml:space="preserve">koneksi </w:t>
      </w:r>
      <w:r w:rsidR="002A7C1A" w:rsidRPr="002A7C1A">
        <w:rPr>
          <w:iCs/>
          <w:sz w:val="22"/>
          <w:szCs w:val="22"/>
          <w:lang w:val="id-ID"/>
        </w:rPr>
        <w:t>internet</w:t>
      </w:r>
      <w:r w:rsidR="0057156A" w:rsidRPr="002A7C1A">
        <w:rPr>
          <w:iCs/>
          <w:sz w:val="22"/>
          <w:szCs w:val="22"/>
        </w:rPr>
        <w:t xml:space="preserve"> dan</w:t>
      </w:r>
      <w:r w:rsidR="0057156A" w:rsidRPr="0057156A">
        <w:rPr>
          <w:sz w:val="22"/>
          <w:szCs w:val="22"/>
        </w:rPr>
        <w:t xml:space="preserve"> lainnya sudah </w:t>
      </w:r>
      <w:r w:rsidR="0057156A" w:rsidRPr="0023695E">
        <w:rPr>
          <w:iCs/>
          <w:sz w:val="22"/>
          <w:szCs w:val="22"/>
        </w:rPr>
        <w:t>standby</w:t>
      </w:r>
      <w:r w:rsidR="0057156A" w:rsidRPr="0057156A">
        <w:rPr>
          <w:sz w:val="22"/>
          <w:szCs w:val="22"/>
        </w:rPr>
        <w:t xml:space="preserve"> sebelum</w:t>
      </w:r>
      <w:r w:rsidR="00B72B98">
        <w:rPr>
          <w:sz w:val="22"/>
          <w:szCs w:val="22"/>
          <w:lang w:val="id-ID"/>
        </w:rPr>
        <w:t xml:space="preserve"> </w:t>
      </w:r>
      <w:r w:rsidR="0057156A" w:rsidRPr="0057156A">
        <w:rPr>
          <w:sz w:val="22"/>
          <w:szCs w:val="22"/>
        </w:rPr>
        <w:t>kegiatan</w:t>
      </w:r>
      <w:r w:rsidR="00B72B98">
        <w:rPr>
          <w:sz w:val="22"/>
          <w:szCs w:val="22"/>
          <w:lang w:val="id-ID"/>
        </w:rPr>
        <w:t xml:space="preserve"> </w:t>
      </w:r>
      <w:r w:rsidR="0057156A" w:rsidRPr="0057156A">
        <w:rPr>
          <w:sz w:val="22"/>
          <w:szCs w:val="22"/>
        </w:rPr>
        <w:t>akan</w:t>
      </w:r>
      <w:r w:rsidR="00B72B98">
        <w:rPr>
          <w:sz w:val="22"/>
          <w:szCs w:val="22"/>
          <w:lang w:val="id-ID"/>
        </w:rPr>
        <w:t xml:space="preserve"> </w:t>
      </w:r>
      <w:r w:rsidR="0057156A" w:rsidRPr="0057156A">
        <w:rPr>
          <w:sz w:val="22"/>
          <w:szCs w:val="22"/>
        </w:rPr>
        <w:t>dil</w:t>
      </w:r>
      <w:r w:rsidR="00371A4F">
        <w:rPr>
          <w:sz w:val="22"/>
          <w:szCs w:val="22"/>
          <w:lang w:val="id-ID"/>
        </w:rPr>
        <w:t>aksanakan</w:t>
      </w:r>
      <w:r w:rsidR="007A5613">
        <w:rPr>
          <w:sz w:val="22"/>
          <w:szCs w:val="22"/>
          <w:lang w:val="id-ID"/>
        </w:rPr>
        <w:t xml:space="preserve">; (2) </w:t>
      </w:r>
      <w:r w:rsidR="00643EF2" w:rsidRPr="00643EF2">
        <w:rPr>
          <w:sz w:val="22"/>
          <w:szCs w:val="22"/>
        </w:rPr>
        <w:t xml:space="preserve">Membagikan draf </w:t>
      </w:r>
      <w:r w:rsidR="00643EF2">
        <w:rPr>
          <w:sz w:val="22"/>
          <w:szCs w:val="22"/>
          <w:lang w:val="id-ID"/>
        </w:rPr>
        <w:t>dalam bentuk modul</w:t>
      </w:r>
      <w:r w:rsidR="00643EF2" w:rsidRPr="00643EF2">
        <w:rPr>
          <w:sz w:val="22"/>
          <w:szCs w:val="22"/>
        </w:rPr>
        <w:t xml:space="preserve"> dan video tutorial mengenai materi dan praktek</w:t>
      </w:r>
      <w:r w:rsidR="00371A4F">
        <w:rPr>
          <w:sz w:val="22"/>
          <w:szCs w:val="22"/>
          <w:lang w:val="id-ID"/>
        </w:rPr>
        <w:t xml:space="preserve"> penggunaan </w:t>
      </w:r>
      <w:r w:rsidR="002A7C1A">
        <w:rPr>
          <w:sz w:val="22"/>
          <w:szCs w:val="22"/>
          <w:lang w:val="id-ID"/>
        </w:rPr>
        <w:t>google classroom</w:t>
      </w:r>
      <w:r w:rsidR="00371A4F">
        <w:rPr>
          <w:sz w:val="22"/>
          <w:szCs w:val="22"/>
          <w:lang w:val="id-ID"/>
        </w:rPr>
        <w:t xml:space="preserve"> untuk mendukung pembelajaran</w:t>
      </w:r>
      <w:r w:rsidR="007A5613">
        <w:rPr>
          <w:lang w:val="id-ID"/>
        </w:rPr>
        <w:t>;</w:t>
      </w:r>
      <w:r w:rsidR="0023695E">
        <w:rPr>
          <w:lang w:val="id-ID"/>
        </w:rPr>
        <w:t xml:space="preserve"> </w:t>
      </w:r>
      <w:r w:rsidR="007A5613">
        <w:rPr>
          <w:lang w:val="id-ID"/>
        </w:rPr>
        <w:t>(3)</w:t>
      </w:r>
      <w:r w:rsidR="00B71EE1">
        <w:rPr>
          <w:lang w:val="id-ID"/>
        </w:rPr>
        <w:t xml:space="preserve"> </w:t>
      </w:r>
      <w:r w:rsidR="00643EF2" w:rsidRPr="00643EF2">
        <w:rPr>
          <w:sz w:val="22"/>
          <w:szCs w:val="22"/>
        </w:rPr>
        <w:t xml:space="preserve">Menjelaskan dan mempraktekkan cara-cara </w:t>
      </w:r>
      <w:r w:rsidR="00371A4F">
        <w:rPr>
          <w:sz w:val="22"/>
          <w:szCs w:val="22"/>
          <w:lang w:val="id-ID"/>
        </w:rPr>
        <w:t>membuat kelas dengan google classroom</w:t>
      </w:r>
      <w:r>
        <w:rPr>
          <w:sz w:val="22"/>
          <w:szCs w:val="22"/>
          <w:lang w:val="id-ID"/>
        </w:rPr>
        <w:t xml:space="preserve"> diantaranya</w:t>
      </w:r>
      <w:r w:rsidR="00900826">
        <w:rPr>
          <w:sz w:val="22"/>
          <w:szCs w:val="22"/>
          <w:lang w:val="id-ID"/>
        </w:rPr>
        <w:t xml:space="preserve"> </w:t>
      </w:r>
      <w:r>
        <w:rPr>
          <w:sz w:val="22"/>
          <w:szCs w:val="22"/>
          <w:lang w:val="id-ID"/>
        </w:rPr>
        <w:t>membuat</w:t>
      </w:r>
      <w:r w:rsidR="0023695E">
        <w:rPr>
          <w:sz w:val="22"/>
          <w:szCs w:val="22"/>
          <w:lang w:val="id-ID"/>
        </w:rPr>
        <w:t xml:space="preserve"> </w:t>
      </w:r>
      <w:r>
        <w:rPr>
          <w:sz w:val="22"/>
          <w:szCs w:val="22"/>
          <w:lang w:val="id-ID"/>
        </w:rPr>
        <w:t xml:space="preserve">kelas, </w:t>
      </w:r>
      <w:r w:rsidR="00371A4F">
        <w:rPr>
          <w:sz w:val="22"/>
          <w:szCs w:val="22"/>
          <w:lang w:val="id-ID"/>
        </w:rPr>
        <w:t>menambahkan/mengundang</w:t>
      </w:r>
      <w:r w:rsidR="0023695E">
        <w:rPr>
          <w:sz w:val="22"/>
          <w:szCs w:val="22"/>
          <w:lang w:val="id-ID"/>
        </w:rPr>
        <w:t xml:space="preserve"> </w:t>
      </w:r>
      <w:r w:rsidR="00371A4F">
        <w:rPr>
          <w:sz w:val="22"/>
          <w:szCs w:val="22"/>
          <w:lang w:val="id-ID"/>
        </w:rPr>
        <w:t>guru</w:t>
      </w:r>
      <w:r w:rsidR="0023695E">
        <w:rPr>
          <w:sz w:val="22"/>
          <w:szCs w:val="22"/>
          <w:lang w:val="id-ID"/>
        </w:rPr>
        <w:t xml:space="preserve"> </w:t>
      </w:r>
      <w:r>
        <w:rPr>
          <w:sz w:val="22"/>
          <w:szCs w:val="22"/>
          <w:lang w:val="id-ID"/>
        </w:rPr>
        <w:t xml:space="preserve">sebagai </w:t>
      </w:r>
      <w:r w:rsidR="00371A4F">
        <w:rPr>
          <w:sz w:val="22"/>
          <w:szCs w:val="22"/>
          <w:lang w:val="id-ID"/>
        </w:rPr>
        <w:t>pengajar bersama, membuat dan mengupload materi kelas,</w:t>
      </w:r>
      <w:r w:rsidR="00872B7A">
        <w:rPr>
          <w:sz w:val="22"/>
          <w:szCs w:val="22"/>
          <w:lang w:val="id-ID"/>
        </w:rPr>
        <w:t xml:space="preserve"> quiz, absensi kelas serta </w:t>
      </w:r>
      <w:r w:rsidR="00371A4F">
        <w:rPr>
          <w:sz w:val="22"/>
          <w:szCs w:val="22"/>
          <w:lang w:val="id-ID"/>
        </w:rPr>
        <w:t>m</w:t>
      </w:r>
      <w:r>
        <w:rPr>
          <w:sz w:val="22"/>
          <w:szCs w:val="22"/>
          <w:lang w:val="id-ID"/>
        </w:rPr>
        <w:t>e</w:t>
      </w:r>
      <w:r w:rsidR="00371A4F">
        <w:rPr>
          <w:sz w:val="22"/>
          <w:szCs w:val="22"/>
          <w:lang w:val="id-ID"/>
        </w:rPr>
        <w:t>nambahkan/mengundang siswa</w:t>
      </w:r>
      <w:r w:rsidR="00872B7A">
        <w:rPr>
          <w:sz w:val="22"/>
          <w:szCs w:val="22"/>
          <w:lang w:val="id-ID"/>
        </w:rPr>
        <w:t xml:space="preserve"> ke </w:t>
      </w:r>
      <w:r>
        <w:rPr>
          <w:sz w:val="22"/>
          <w:szCs w:val="22"/>
          <w:lang w:val="id-ID"/>
        </w:rPr>
        <w:t xml:space="preserve">dalam </w:t>
      </w:r>
      <w:r w:rsidR="00872B7A">
        <w:rPr>
          <w:sz w:val="22"/>
          <w:szCs w:val="22"/>
          <w:lang w:val="id-ID"/>
        </w:rPr>
        <w:t>kelas</w:t>
      </w:r>
      <w:r w:rsidR="007A5613">
        <w:rPr>
          <w:sz w:val="22"/>
          <w:szCs w:val="22"/>
          <w:lang w:val="id-ID"/>
        </w:rPr>
        <w:t xml:space="preserve">; (4) </w:t>
      </w:r>
      <w:r w:rsidR="00643EF2" w:rsidRPr="007A5613">
        <w:rPr>
          <w:sz w:val="22"/>
          <w:szCs w:val="22"/>
          <w:lang w:val="id-ID"/>
        </w:rPr>
        <w:t>T</w:t>
      </w:r>
      <w:r w:rsidR="0057156A" w:rsidRPr="007A5613">
        <w:rPr>
          <w:sz w:val="22"/>
          <w:szCs w:val="22"/>
        </w:rPr>
        <w:t>anya jawab</w:t>
      </w:r>
      <w:r w:rsidR="00872B7A">
        <w:rPr>
          <w:sz w:val="22"/>
          <w:szCs w:val="22"/>
          <w:lang w:val="id-ID"/>
        </w:rPr>
        <w:t xml:space="preserve"> </w:t>
      </w:r>
      <w:r w:rsidR="0057156A" w:rsidRPr="007A5613">
        <w:rPr>
          <w:sz w:val="22"/>
          <w:szCs w:val="22"/>
        </w:rPr>
        <w:t xml:space="preserve">mengenai </w:t>
      </w:r>
      <w:r w:rsidR="00643EF2" w:rsidRPr="007A5613">
        <w:rPr>
          <w:sz w:val="22"/>
          <w:szCs w:val="22"/>
        </w:rPr>
        <w:t>permasalahan-permasalahan</w:t>
      </w:r>
      <w:r w:rsidR="00B71EE1">
        <w:rPr>
          <w:sz w:val="22"/>
          <w:szCs w:val="22"/>
          <w:lang w:val="id-ID"/>
        </w:rPr>
        <w:t xml:space="preserve"> </w:t>
      </w:r>
      <w:r w:rsidR="00643EF2" w:rsidRPr="007A5613">
        <w:rPr>
          <w:sz w:val="22"/>
          <w:szCs w:val="22"/>
        </w:rPr>
        <w:t>yang dihadapi peserta dalam kegiatan.</w:t>
      </w:r>
    </w:p>
    <w:p w14:paraId="2D7745B4" w14:textId="29089A72" w:rsidR="008A06E2" w:rsidRDefault="008A06E2" w:rsidP="00B71EE1">
      <w:pPr>
        <w:shd w:val="clear" w:color="auto" w:fill="FFFFFF"/>
        <w:ind w:firstLine="462"/>
        <w:jc w:val="both"/>
        <w:rPr>
          <w:sz w:val="22"/>
          <w:szCs w:val="22"/>
          <w:lang w:val="id-ID"/>
        </w:rPr>
      </w:pPr>
    </w:p>
    <w:p w14:paraId="4A19E1B4" w14:textId="77777777" w:rsidR="00F031DC" w:rsidRDefault="00F031DC" w:rsidP="00B71EE1">
      <w:pPr>
        <w:shd w:val="clear" w:color="auto" w:fill="FFFFFF"/>
        <w:ind w:firstLine="462"/>
        <w:jc w:val="both"/>
        <w:rPr>
          <w:sz w:val="22"/>
          <w:szCs w:val="22"/>
          <w:lang w:val="id-ID"/>
        </w:rPr>
      </w:pPr>
    </w:p>
    <w:p w14:paraId="3ABF6EBC" w14:textId="18368C4E" w:rsidR="000143CF" w:rsidRPr="00E73247" w:rsidRDefault="00D56051" w:rsidP="00E73247">
      <w:pPr>
        <w:jc w:val="both"/>
        <w:rPr>
          <w:b/>
          <w:sz w:val="22"/>
          <w:szCs w:val="22"/>
        </w:rPr>
      </w:pPr>
      <w:r w:rsidRPr="001A467C">
        <w:rPr>
          <w:b/>
          <w:sz w:val="22"/>
          <w:szCs w:val="22"/>
        </w:rPr>
        <w:t>PEMBAHASAN</w:t>
      </w:r>
    </w:p>
    <w:p w14:paraId="01258FA0" w14:textId="0E933010" w:rsidR="00BD3541" w:rsidRPr="00BD3541" w:rsidRDefault="003C07B0" w:rsidP="00C13D3E">
      <w:pPr>
        <w:pStyle w:val="NormalWeb"/>
        <w:spacing w:before="0" w:beforeAutospacing="0" w:after="0" w:afterAutospacing="0"/>
        <w:ind w:firstLine="360"/>
        <w:jc w:val="both"/>
        <w:rPr>
          <w:sz w:val="22"/>
          <w:szCs w:val="22"/>
          <w:lang w:val="id-ID"/>
        </w:rPr>
      </w:pPr>
      <w:r w:rsidRPr="003C07B0">
        <w:rPr>
          <w:sz w:val="22"/>
          <w:szCs w:val="22"/>
        </w:rPr>
        <w:t xml:space="preserve">Google </w:t>
      </w:r>
      <w:r w:rsidR="00E02CF0" w:rsidRPr="003C07B0">
        <w:rPr>
          <w:sz w:val="22"/>
          <w:szCs w:val="22"/>
        </w:rPr>
        <w:t xml:space="preserve">Classroom </w:t>
      </w:r>
      <w:r w:rsidRPr="003C07B0">
        <w:rPr>
          <w:sz w:val="22"/>
          <w:szCs w:val="22"/>
        </w:rPr>
        <w:t>adalah</w:t>
      </w:r>
      <w:r>
        <w:rPr>
          <w:sz w:val="22"/>
          <w:szCs w:val="22"/>
          <w:lang w:val="id-ID"/>
        </w:rPr>
        <w:t xml:space="preserve"> </w:t>
      </w:r>
      <w:r w:rsidRPr="003C07B0">
        <w:rPr>
          <w:sz w:val="22"/>
          <w:szCs w:val="22"/>
        </w:rPr>
        <w:t>platform</w:t>
      </w:r>
      <w:r w:rsidR="003F2D86">
        <w:rPr>
          <w:sz w:val="22"/>
          <w:szCs w:val="22"/>
          <w:lang w:val="id-ID"/>
        </w:rPr>
        <w:t xml:space="preserve"> </w:t>
      </w:r>
      <w:r w:rsidR="003F2D86" w:rsidRPr="003F2D86">
        <w:rPr>
          <w:sz w:val="22"/>
          <w:szCs w:val="22"/>
        </w:rPr>
        <w:t xml:space="preserve">gratis berbasis web yang dibuat untuk mempermudah kegiatan pembelajaran pendidik dan </w:t>
      </w:r>
      <w:r w:rsidR="00681D3C">
        <w:rPr>
          <w:sz w:val="22"/>
          <w:szCs w:val="22"/>
          <w:lang w:val="id-ID"/>
        </w:rPr>
        <w:t>siswa</w:t>
      </w:r>
      <w:r w:rsidRPr="003C07B0">
        <w:rPr>
          <w:sz w:val="22"/>
          <w:szCs w:val="22"/>
        </w:rPr>
        <w:t> </w:t>
      </w:r>
      <w:r w:rsidR="003F2D86">
        <w:rPr>
          <w:sz w:val="22"/>
          <w:szCs w:val="22"/>
          <w:lang w:val="id-ID"/>
        </w:rPr>
        <w:t xml:space="preserve">secara </w:t>
      </w:r>
      <w:r w:rsidRPr="003C07B0">
        <w:rPr>
          <w:sz w:val="22"/>
          <w:szCs w:val="22"/>
        </w:rPr>
        <w:t xml:space="preserve">online </w:t>
      </w:r>
      <w:r>
        <w:rPr>
          <w:sz w:val="22"/>
          <w:szCs w:val="22"/>
          <w:lang w:val="id-ID"/>
        </w:rPr>
        <w:t>yang</w:t>
      </w:r>
      <w:r w:rsidRPr="003C07B0">
        <w:rPr>
          <w:sz w:val="22"/>
          <w:szCs w:val="22"/>
        </w:rPr>
        <w:t xml:space="preserve"> mudah digunakan </w:t>
      </w:r>
      <w:r>
        <w:rPr>
          <w:sz w:val="22"/>
          <w:szCs w:val="22"/>
          <w:lang w:val="id-ID"/>
        </w:rPr>
        <w:t xml:space="preserve">untuk </w:t>
      </w:r>
      <w:r w:rsidRPr="003C07B0">
        <w:rPr>
          <w:sz w:val="22"/>
          <w:szCs w:val="22"/>
        </w:rPr>
        <w:t>membantu pengajar mengelola, mengukur, dan memperkaya pengalaman belajar</w:t>
      </w:r>
      <w:r w:rsidR="0006623F" w:rsidRPr="00F958B2">
        <w:rPr>
          <w:sz w:val="22"/>
          <w:szCs w:val="22"/>
        </w:rPr>
        <w:t xml:space="preserve"> terutama pada situasi pandemi covid 19 in</w:t>
      </w:r>
      <w:r w:rsidR="00A24114">
        <w:rPr>
          <w:sz w:val="22"/>
          <w:szCs w:val="22"/>
          <w:lang w:val="id-ID"/>
        </w:rPr>
        <w:t xml:space="preserve">i </w:t>
      </w:r>
      <w:r w:rsidR="00A24114">
        <w:rPr>
          <w:sz w:val="22"/>
          <w:szCs w:val="22"/>
          <w:lang w:val="id-ID"/>
        </w:rPr>
        <w:fldChar w:fldCharType="begin" w:fldLock="1"/>
      </w:r>
      <w:r w:rsidR="00F031DC">
        <w:rPr>
          <w:sz w:val="22"/>
          <w:szCs w:val="22"/>
          <w:lang w:val="id-ID"/>
        </w:rPr>
        <w:instrText>ADDIN CSL_CITATION {"citationItems":[{"id":"ITEM-1","itemData":{"author":[{"dropping-particle":"","family":"Z Sirait, GM Putra","given":"A Akmal","non-dropping-particle":"","parse-names":false,"suffix":""}],"id":"ITEM-1","issued":{"date-parts":[["2021"]]},"page":"81-89","title":"Application of ICT-Based Learning Model for Tahfidz Islam Islamic Private Junior High School Teachers","type":"article-journal","volume":"1"},"uris":["http://www.mendeley.com/documents/?uuid=3e2d4639-4d60-4379-b180-cd9fe3c144d6"]}],"mendeley":{"formattedCitation":"(Z Sirait, GM Putra, 2021)","plainTextFormattedCitation":"(Z Sirait, GM Putra, 2021)","previouslyFormattedCitation":"(Z Sirait, GM Putra, 2021)"},"properties":{"noteIndex":0},"schema":"https://github.com/citation-style-language/schema/raw/master/csl-citation.json"}</w:instrText>
      </w:r>
      <w:r w:rsidR="00A24114">
        <w:rPr>
          <w:sz w:val="22"/>
          <w:szCs w:val="22"/>
          <w:lang w:val="id-ID"/>
        </w:rPr>
        <w:fldChar w:fldCharType="separate"/>
      </w:r>
      <w:r w:rsidR="00A24114" w:rsidRPr="00A24114">
        <w:rPr>
          <w:noProof/>
          <w:sz w:val="22"/>
          <w:szCs w:val="22"/>
          <w:lang w:val="id-ID"/>
        </w:rPr>
        <w:t>(Z Sirait, GM Putra, 2021)</w:t>
      </w:r>
      <w:r w:rsidR="00A24114">
        <w:rPr>
          <w:sz w:val="22"/>
          <w:szCs w:val="22"/>
          <w:lang w:val="id-ID"/>
        </w:rPr>
        <w:fldChar w:fldCharType="end"/>
      </w:r>
      <w:r w:rsidRPr="003C07B0">
        <w:rPr>
          <w:sz w:val="22"/>
          <w:szCs w:val="22"/>
        </w:rPr>
        <w:t>.</w:t>
      </w:r>
      <w:r w:rsidR="00681D3C" w:rsidRPr="00F958B2">
        <w:rPr>
          <w:sz w:val="22"/>
          <w:szCs w:val="22"/>
        </w:rPr>
        <w:t xml:space="preserve"> </w:t>
      </w:r>
      <w:r w:rsidR="00BD3541" w:rsidRPr="00F958B2">
        <w:rPr>
          <w:sz w:val="22"/>
          <w:szCs w:val="22"/>
        </w:rPr>
        <w:t>Berdasarkan</w:t>
      </w:r>
      <w:r w:rsidR="00681D3C" w:rsidRPr="00F958B2">
        <w:rPr>
          <w:sz w:val="22"/>
          <w:szCs w:val="22"/>
        </w:rPr>
        <w:t xml:space="preserve"> </w:t>
      </w:r>
      <w:r w:rsidR="00BD3541" w:rsidRPr="00F958B2">
        <w:rPr>
          <w:sz w:val="22"/>
          <w:szCs w:val="22"/>
        </w:rPr>
        <w:t>pihak</w:t>
      </w:r>
      <w:r w:rsidR="00681D3C" w:rsidRPr="00F958B2">
        <w:rPr>
          <w:sz w:val="22"/>
          <w:szCs w:val="22"/>
        </w:rPr>
        <w:t xml:space="preserve"> </w:t>
      </w:r>
      <w:r w:rsidR="00BD3541" w:rsidRPr="00F958B2">
        <w:rPr>
          <w:sz w:val="22"/>
          <w:szCs w:val="22"/>
        </w:rPr>
        <w:t>yang</w:t>
      </w:r>
      <w:r w:rsidR="00681D3C">
        <w:rPr>
          <w:sz w:val="22"/>
          <w:szCs w:val="22"/>
          <w:lang w:val="id-ID"/>
        </w:rPr>
        <w:t xml:space="preserve"> </w:t>
      </w:r>
      <w:r w:rsidR="00BD3541" w:rsidRPr="00BD3541">
        <w:rPr>
          <w:sz w:val="22"/>
          <w:szCs w:val="22"/>
          <w:lang w:val="id-ID"/>
        </w:rPr>
        <w:t xml:space="preserve">menggunakannya, </w:t>
      </w:r>
      <w:r w:rsidR="00BD3541">
        <w:rPr>
          <w:sz w:val="22"/>
          <w:szCs w:val="22"/>
          <w:lang w:val="id-ID"/>
        </w:rPr>
        <w:t>google classroom terdiri dari beberapa fitur diantaranya :</w:t>
      </w:r>
    </w:p>
    <w:p w14:paraId="19039716" w14:textId="60F43A39" w:rsidR="00BD3541" w:rsidRPr="00BD3541" w:rsidRDefault="00BD3541" w:rsidP="00BD3541">
      <w:pPr>
        <w:pStyle w:val="Heading3"/>
        <w:numPr>
          <w:ilvl w:val="0"/>
          <w:numId w:val="42"/>
        </w:numPr>
        <w:spacing w:before="0" w:beforeAutospacing="0" w:after="0" w:afterAutospacing="0"/>
        <w:ind w:left="360"/>
        <w:jc w:val="both"/>
        <w:rPr>
          <w:b w:val="0"/>
          <w:bCs w:val="0"/>
          <w:sz w:val="22"/>
          <w:szCs w:val="22"/>
          <w:lang w:eastAsia="en-US"/>
        </w:rPr>
      </w:pPr>
      <w:r w:rsidRPr="00BD3541">
        <w:rPr>
          <w:b w:val="0"/>
          <w:bCs w:val="0"/>
          <w:sz w:val="22"/>
          <w:szCs w:val="22"/>
          <w:lang w:eastAsia="en-US"/>
        </w:rPr>
        <w:t xml:space="preserve">Fitur untuk </w:t>
      </w:r>
      <w:r w:rsidR="00681D3C" w:rsidRPr="00BD3541">
        <w:rPr>
          <w:b w:val="0"/>
          <w:bCs w:val="0"/>
          <w:sz w:val="22"/>
          <w:szCs w:val="22"/>
          <w:lang w:eastAsia="en-US"/>
        </w:rPr>
        <w:t>guru</w:t>
      </w:r>
    </w:p>
    <w:p w14:paraId="0AB86CA4" w14:textId="2296745F" w:rsidR="00BD3541" w:rsidRPr="00BD3541" w:rsidRDefault="00681D3C" w:rsidP="009B503F">
      <w:pPr>
        <w:pStyle w:val="NormalWeb"/>
        <w:spacing w:before="0" w:beforeAutospacing="0" w:after="0" w:afterAutospacing="0"/>
        <w:ind w:firstLine="360"/>
        <w:jc w:val="both"/>
        <w:rPr>
          <w:sz w:val="22"/>
          <w:szCs w:val="22"/>
          <w:lang w:val="id-ID"/>
        </w:rPr>
      </w:pPr>
      <w:r>
        <w:rPr>
          <w:sz w:val="22"/>
          <w:szCs w:val="22"/>
          <w:lang w:val="id-ID"/>
        </w:rPr>
        <w:t>Pada google classroom</w:t>
      </w:r>
      <w:r w:rsidR="00BD3541" w:rsidRPr="00BD3541">
        <w:rPr>
          <w:sz w:val="22"/>
          <w:szCs w:val="22"/>
          <w:lang w:val="id-ID"/>
        </w:rPr>
        <w:t xml:space="preserve"> guru </w:t>
      </w:r>
      <w:r>
        <w:rPr>
          <w:sz w:val="22"/>
          <w:szCs w:val="22"/>
          <w:lang w:val="id-ID"/>
        </w:rPr>
        <w:t xml:space="preserve">dapat </w:t>
      </w:r>
      <w:r w:rsidR="00BD3541" w:rsidRPr="00BD3541">
        <w:rPr>
          <w:sz w:val="22"/>
          <w:szCs w:val="22"/>
          <w:lang w:val="id-ID"/>
        </w:rPr>
        <w:t>membuat kelas, memberikan tugas</w:t>
      </w:r>
      <w:r>
        <w:rPr>
          <w:sz w:val="22"/>
          <w:szCs w:val="22"/>
          <w:lang w:val="id-ID"/>
        </w:rPr>
        <w:t>/quiz</w:t>
      </w:r>
      <w:r w:rsidR="00BD3541" w:rsidRPr="00BD3541">
        <w:rPr>
          <w:sz w:val="22"/>
          <w:szCs w:val="22"/>
          <w:lang w:val="id-ID"/>
        </w:rPr>
        <w:t xml:space="preserve">, </w:t>
      </w:r>
      <w:r>
        <w:rPr>
          <w:sz w:val="22"/>
          <w:szCs w:val="22"/>
          <w:lang w:val="id-ID"/>
        </w:rPr>
        <w:lastRenderedPageBreak/>
        <w:t>serta</w:t>
      </w:r>
      <w:r w:rsidR="00BD3541" w:rsidRPr="00BD3541">
        <w:rPr>
          <w:sz w:val="22"/>
          <w:szCs w:val="22"/>
          <w:lang w:val="id-ID"/>
        </w:rPr>
        <w:t xml:space="preserve"> melakukan penilaian </w:t>
      </w:r>
      <w:r>
        <w:rPr>
          <w:sz w:val="22"/>
          <w:szCs w:val="22"/>
          <w:lang w:val="id-ID"/>
        </w:rPr>
        <w:t>secara online</w:t>
      </w:r>
      <w:r w:rsidR="00BD3541" w:rsidRPr="00BD3541">
        <w:rPr>
          <w:sz w:val="22"/>
          <w:szCs w:val="22"/>
          <w:lang w:val="id-ID"/>
        </w:rPr>
        <w:t>.</w:t>
      </w:r>
      <w:r>
        <w:rPr>
          <w:sz w:val="22"/>
          <w:szCs w:val="22"/>
          <w:lang w:val="id-ID"/>
        </w:rPr>
        <w:t xml:space="preserve"> </w:t>
      </w:r>
      <w:r w:rsidR="00BD3541" w:rsidRPr="00BD3541">
        <w:rPr>
          <w:sz w:val="22"/>
          <w:szCs w:val="22"/>
          <w:lang w:val="id-ID"/>
        </w:rPr>
        <w:t xml:space="preserve">Guru </w:t>
      </w:r>
      <w:r>
        <w:rPr>
          <w:sz w:val="22"/>
          <w:szCs w:val="22"/>
          <w:lang w:val="id-ID"/>
        </w:rPr>
        <w:t xml:space="preserve">dapat </w:t>
      </w:r>
      <w:r w:rsidR="00BD3541" w:rsidRPr="00BD3541">
        <w:rPr>
          <w:sz w:val="22"/>
          <w:szCs w:val="22"/>
          <w:lang w:val="id-ID"/>
        </w:rPr>
        <w:t>menambahkan</w:t>
      </w:r>
      <w:r>
        <w:rPr>
          <w:sz w:val="22"/>
          <w:szCs w:val="22"/>
          <w:lang w:val="id-ID"/>
        </w:rPr>
        <w:t xml:space="preserve"> / mengupload </w:t>
      </w:r>
      <w:r w:rsidR="00BD3541" w:rsidRPr="00BD3541">
        <w:rPr>
          <w:sz w:val="22"/>
          <w:szCs w:val="22"/>
          <w:lang w:val="id-ID"/>
        </w:rPr>
        <w:t>materi</w:t>
      </w:r>
      <w:r>
        <w:rPr>
          <w:sz w:val="22"/>
          <w:szCs w:val="22"/>
          <w:lang w:val="id-ID"/>
        </w:rPr>
        <w:t xml:space="preserve"> pembelajaran yang bersumber dari</w:t>
      </w:r>
      <w:r w:rsidR="003B647C">
        <w:rPr>
          <w:sz w:val="22"/>
          <w:szCs w:val="22"/>
          <w:lang w:val="id-ID"/>
        </w:rPr>
        <w:t xml:space="preserve"> link url</w:t>
      </w:r>
      <w:r>
        <w:rPr>
          <w:sz w:val="22"/>
          <w:szCs w:val="22"/>
          <w:lang w:val="id-ID"/>
        </w:rPr>
        <w:t xml:space="preserve"> y</w:t>
      </w:r>
      <w:r w:rsidR="00BD3541" w:rsidRPr="00BD3541">
        <w:rPr>
          <w:sz w:val="22"/>
          <w:szCs w:val="22"/>
          <w:lang w:val="id-ID"/>
        </w:rPr>
        <w:t>ou</w:t>
      </w:r>
      <w:r>
        <w:rPr>
          <w:sz w:val="22"/>
          <w:szCs w:val="22"/>
          <w:lang w:val="id-ID"/>
        </w:rPr>
        <w:t>t</w:t>
      </w:r>
      <w:r w:rsidR="00BD3541" w:rsidRPr="00BD3541">
        <w:rPr>
          <w:sz w:val="22"/>
          <w:szCs w:val="22"/>
          <w:lang w:val="id-ID"/>
        </w:rPr>
        <w:t xml:space="preserve">ube, survei </w:t>
      </w:r>
      <w:r w:rsidR="00900826" w:rsidRPr="00BD3541">
        <w:rPr>
          <w:sz w:val="22"/>
          <w:szCs w:val="22"/>
          <w:lang w:val="id-ID"/>
        </w:rPr>
        <w:t>google forms</w:t>
      </w:r>
      <w:r w:rsidR="00BD3541" w:rsidRPr="00BD3541">
        <w:rPr>
          <w:sz w:val="22"/>
          <w:szCs w:val="22"/>
          <w:lang w:val="id-ID"/>
        </w:rPr>
        <w:t>,</w:t>
      </w:r>
      <w:r w:rsidR="003B647C">
        <w:rPr>
          <w:sz w:val="22"/>
          <w:szCs w:val="22"/>
          <w:lang w:val="id-ID"/>
        </w:rPr>
        <w:t xml:space="preserve"> file </w:t>
      </w:r>
      <w:r w:rsidR="00BD3541" w:rsidRPr="00BD3541">
        <w:rPr>
          <w:sz w:val="22"/>
          <w:szCs w:val="22"/>
          <w:lang w:val="id-ID"/>
        </w:rPr>
        <w:t xml:space="preserve">dokumen </w:t>
      </w:r>
      <w:r w:rsidR="003B647C">
        <w:rPr>
          <w:sz w:val="22"/>
          <w:szCs w:val="22"/>
          <w:lang w:val="id-ID"/>
        </w:rPr>
        <w:t>seperti</w:t>
      </w:r>
      <w:r>
        <w:rPr>
          <w:sz w:val="22"/>
          <w:szCs w:val="22"/>
          <w:lang w:val="id-ID"/>
        </w:rPr>
        <w:t xml:space="preserve"> word, excel</w:t>
      </w:r>
      <w:r w:rsidR="00954D00">
        <w:rPr>
          <w:sz w:val="22"/>
          <w:szCs w:val="22"/>
          <w:lang w:val="id-ID"/>
        </w:rPr>
        <w:t xml:space="preserve">, </w:t>
      </w:r>
      <w:r>
        <w:rPr>
          <w:sz w:val="22"/>
          <w:szCs w:val="22"/>
          <w:lang w:val="id-ID"/>
        </w:rPr>
        <w:t>powerpoint</w:t>
      </w:r>
      <w:r w:rsidR="003B647C">
        <w:rPr>
          <w:sz w:val="22"/>
          <w:szCs w:val="22"/>
          <w:lang w:val="id-ID"/>
        </w:rPr>
        <w:t xml:space="preserve"> dan file lainnya</w:t>
      </w:r>
      <w:r>
        <w:rPr>
          <w:sz w:val="22"/>
          <w:szCs w:val="22"/>
          <w:lang w:val="id-ID"/>
        </w:rPr>
        <w:t xml:space="preserve"> </w:t>
      </w:r>
      <w:r w:rsidR="00BD3541" w:rsidRPr="00BD3541">
        <w:rPr>
          <w:sz w:val="22"/>
          <w:szCs w:val="22"/>
          <w:lang w:val="id-ID"/>
        </w:rPr>
        <w:t xml:space="preserve">yang </w:t>
      </w:r>
      <w:r>
        <w:rPr>
          <w:sz w:val="22"/>
          <w:szCs w:val="22"/>
          <w:lang w:val="id-ID"/>
        </w:rPr>
        <w:t>telah diupload</w:t>
      </w:r>
      <w:r w:rsidR="00BD3541" w:rsidRPr="00BD3541">
        <w:rPr>
          <w:sz w:val="22"/>
          <w:szCs w:val="22"/>
          <w:lang w:val="id-ID"/>
        </w:rPr>
        <w:t xml:space="preserve"> di </w:t>
      </w:r>
      <w:r w:rsidR="003B647C" w:rsidRPr="00BD3541">
        <w:rPr>
          <w:sz w:val="22"/>
          <w:szCs w:val="22"/>
          <w:lang w:val="id-ID"/>
        </w:rPr>
        <w:t>google drive</w:t>
      </w:r>
      <w:r w:rsidR="003B647C">
        <w:rPr>
          <w:sz w:val="22"/>
          <w:szCs w:val="22"/>
          <w:lang w:val="id-ID"/>
        </w:rPr>
        <w:t xml:space="preserve"> </w:t>
      </w:r>
      <w:r w:rsidR="00954D00">
        <w:rPr>
          <w:sz w:val="22"/>
          <w:szCs w:val="22"/>
          <w:lang w:val="id-ID"/>
        </w:rPr>
        <w:t>sebelumnya</w:t>
      </w:r>
      <w:r>
        <w:rPr>
          <w:sz w:val="22"/>
          <w:szCs w:val="22"/>
          <w:lang w:val="id-ID"/>
        </w:rPr>
        <w:t xml:space="preserve">. Guru dan siswa juga dapat </w:t>
      </w:r>
      <w:r w:rsidR="00BD3541" w:rsidRPr="00BD3541">
        <w:rPr>
          <w:sz w:val="22"/>
          <w:szCs w:val="22"/>
          <w:lang w:val="id-ID"/>
        </w:rPr>
        <w:t>melakukan</w:t>
      </w:r>
      <w:r>
        <w:rPr>
          <w:sz w:val="22"/>
          <w:szCs w:val="22"/>
          <w:lang w:val="id-ID"/>
        </w:rPr>
        <w:t xml:space="preserve"> interaksi </w:t>
      </w:r>
      <w:r w:rsidR="003B647C">
        <w:rPr>
          <w:sz w:val="22"/>
          <w:szCs w:val="22"/>
          <w:lang w:val="id-ID"/>
        </w:rPr>
        <w:t xml:space="preserve">online </w:t>
      </w:r>
      <w:r>
        <w:rPr>
          <w:sz w:val="22"/>
          <w:szCs w:val="22"/>
          <w:lang w:val="id-ID"/>
        </w:rPr>
        <w:t>berupa</w:t>
      </w:r>
      <w:r w:rsidR="00BD3541" w:rsidRPr="00BD3541">
        <w:rPr>
          <w:sz w:val="22"/>
          <w:szCs w:val="22"/>
          <w:lang w:val="id-ID"/>
        </w:rPr>
        <w:t xml:space="preserve"> sesi tanya jawab dengan </w:t>
      </w:r>
      <w:r w:rsidR="00A368EC">
        <w:rPr>
          <w:sz w:val="22"/>
          <w:szCs w:val="22"/>
          <w:lang w:val="id-ID"/>
        </w:rPr>
        <w:t>siswa</w:t>
      </w:r>
      <w:r w:rsidR="003B647C">
        <w:rPr>
          <w:sz w:val="22"/>
          <w:szCs w:val="22"/>
          <w:lang w:val="id-ID"/>
        </w:rPr>
        <w:t xml:space="preserve"> </w:t>
      </w:r>
      <w:r w:rsidR="00BD3541" w:rsidRPr="00BD3541">
        <w:rPr>
          <w:sz w:val="22"/>
          <w:szCs w:val="22"/>
          <w:lang w:val="id-ID"/>
        </w:rPr>
        <w:t>secara real-time</w:t>
      </w:r>
      <w:r w:rsidR="003B647C">
        <w:rPr>
          <w:sz w:val="22"/>
          <w:szCs w:val="22"/>
          <w:lang w:val="id-ID"/>
        </w:rPr>
        <w:t xml:space="preserve">, sehingga </w:t>
      </w:r>
      <w:r w:rsidR="00BD3541" w:rsidRPr="00BD3541">
        <w:rPr>
          <w:sz w:val="22"/>
          <w:szCs w:val="22"/>
          <w:lang w:val="id-ID"/>
        </w:rPr>
        <w:t xml:space="preserve">fitur-fitur yang ada dalam </w:t>
      </w:r>
      <w:r w:rsidR="003B647C" w:rsidRPr="00BD3541">
        <w:rPr>
          <w:sz w:val="22"/>
          <w:szCs w:val="22"/>
          <w:lang w:val="id-ID"/>
        </w:rPr>
        <w:t xml:space="preserve">google classroom </w:t>
      </w:r>
      <w:r w:rsidR="00BD3541" w:rsidRPr="00BD3541">
        <w:rPr>
          <w:sz w:val="22"/>
          <w:szCs w:val="22"/>
          <w:lang w:val="id-ID"/>
        </w:rPr>
        <w:t>sangat mempermudah pekerjaan guru.</w:t>
      </w:r>
    </w:p>
    <w:p w14:paraId="602C7EB5" w14:textId="47D5C6AB" w:rsidR="00BD3541" w:rsidRPr="00BD3541" w:rsidRDefault="00BD3541" w:rsidP="00BD3541">
      <w:pPr>
        <w:pStyle w:val="Heading3"/>
        <w:numPr>
          <w:ilvl w:val="0"/>
          <w:numId w:val="42"/>
        </w:numPr>
        <w:spacing w:before="0" w:beforeAutospacing="0" w:after="0" w:afterAutospacing="0"/>
        <w:ind w:left="360"/>
        <w:jc w:val="both"/>
        <w:rPr>
          <w:b w:val="0"/>
          <w:bCs w:val="0"/>
          <w:sz w:val="22"/>
          <w:szCs w:val="22"/>
          <w:lang w:eastAsia="en-US"/>
        </w:rPr>
      </w:pPr>
      <w:r w:rsidRPr="00BD3541">
        <w:rPr>
          <w:b w:val="0"/>
          <w:bCs w:val="0"/>
          <w:sz w:val="22"/>
          <w:szCs w:val="22"/>
          <w:lang w:eastAsia="en-US"/>
        </w:rPr>
        <w:t xml:space="preserve">Fitur untuk </w:t>
      </w:r>
      <w:r w:rsidR="00681D3C">
        <w:rPr>
          <w:b w:val="0"/>
          <w:bCs w:val="0"/>
          <w:sz w:val="22"/>
          <w:szCs w:val="22"/>
          <w:lang w:eastAsia="en-US"/>
        </w:rPr>
        <w:t>siswa</w:t>
      </w:r>
    </w:p>
    <w:p w14:paraId="6AAE8F1C" w14:textId="25B8B09C" w:rsidR="00BD3541" w:rsidRPr="00BD3541" w:rsidRDefault="00A368EC" w:rsidP="009B503F">
      <w:pPr>
        <w:pStyle w:val="NormalWeb"/>
        <w:spacing w:before="0" w:beforeAutospacing="0" w:after="0" w:afterAutospacing="0"/>
        <w:ind w:firstLine="360"/>
        <w:jc w:val="both"/>
        <w:rPr>
          <w:sz w:val="22"/>
          <w:szCs w:val="22"/>
          <w:lang w:val="id-ID"/>
        </w:rPr>
      </w:pPr>
      <w:r>
        <w:rPr>
          <w:sz w:val="22"/>
          <w:szCs w:val="22"/>
          <w:lang w:val="id-ID"/>
        </w:rPr>
        <w:t>Siswa</w:t>
      </w:r>
      <w:r w:rsidR="00BD3541" w:rsidRPr="00BD3541">
        <w:rPr>
          <w:sz w:val="22"/>
          <w:szCs w:val="22"/>
          <w:lang w:val="id-ID"/>
        </w:rPr>
        <w:t xml:space="preserve"> dapat mengetahui langsung tugas</w:t>
      </w:r>
      <w:r w:rsidR="00900826">
        <w:rPr>
          <w:sz w:val="22"/>
          <w:szCs w:val="22"/>
          <w:lang w:val="id-ID"/>
        </w:rPr>
        <w:t xml:space="preserve"> </w:t>
      </w:r>
      <w:r w:rsidR="00BD3541" w:rsidRPr="00BD3541">
        <w:rPr>
          <w:sz w:val="22"/>
          <w:szCs w:val="22"/>
          <w:lang w:val="id-ID"/>
        </w:rPr>
        <w:t>yang</w:t>
      </w:r>
      <w:r w:rsidR="00900826">
        <w:rPr>
          <w:sz w:val="22"/>
          <w:szCs w:val="22"/>
          <w:lang w:val="id-ID"/>
        </w:rPr>
        <w:t xml:space="preserve"> </w:t>
      </w:r>
      <w:r w:rsidR="00BD3541" w:rsidRPr="00BD3541">
        <w:rPr>
          <w:sz w:val="22"/>
          <w:szCs w:val="22"/>
          <w:lang w:val="id-ID"/>
        </w:rPr>
        <w:t>diberikan</w:t>
      </w:r>
      <w:r w:rsidR="00900826">
        <w:rPr>
          <w:sz w:val="22"/>
          <w:szCs w:val="22"/>
          <w:lang w:val="id-ID"/>
        </w:rPr>
        <w:t xml:space="preserve"> </w:t>
      </w:r>
      <w:r w:rsidR="00BD3541" w:rsidRPr="00BD3541">
        <w:rPr>
          <w:sz w:val="22"/>
          <w:szCs w:val="22"/>
          <w:lang w:val="id-ID"/>
        </w:rPr>
        <w:t>serta mengumpulkannya</w:t>
      </w:r>
      <w:r w:rsidR="00900826">
        <w:rPr>
          <w:sz w:val="22"/>
          <w:szCs w:val="22"/>
          <w:lang w:val="id-ID"/>
        </w:rPr>
        <w:t xml:space="preserve"> </w:t>
      </w:r>
      <w:r w:rsidR="00BD3541" w:rsidRPr="00BD3541">
        <w:rPr>
          <w:sz w:val="22"/>
          <w:szCs w:val="22"/>
          <w:lang w:val="id-ID"/>
        </w:rPr>
        <w:t>langsung</w:t>
      </w:r>
      <w:r w:rsidR="00900826">
        <w:rPr>
          <w:sz w:val="22"/>
          <w:szCs w:val="22"/>
          <w:lang w:val="id-ID"/>
        </w:rPr>
        <w:t xml:space="preserve"> </w:t>
      </w:r>
      <w:r w:rsidR="00BD3541" w:rsidRPr="00BD3541">
        <w:rPr>
          <w:sz w:val="22"/>
          <w:szCs w:val="22"/>
          <w:lang w:val="id-ID"/>
        </w:rPr>
        <w:t xml:space="preserve">di </w:t>
      </w:r>
      <w:r w:rsidR="009565CC" w:rsidRPr="00BD3541">
        <w:rPr>
          <w:sz w:val="22"/>
          <w:szCs w:val="22"/>
          <w:lang w:val="id-ID"/>
        </w:rPr>
        <w:t>classroom</w:t>
      </w:r>
      <w:r w:rsidR="00BD3541" w:rsidRPr="00BD3541">
        <w:rPr>
          <w:sz w:val="22"/>
          <w:szCs w:val="22"/>
          <w:lang w:val="id-ID"/>
        </w:rPr>
        <w:t>. </w:t>
      </w:r>
      <w:r w:rsidR="00801DEA">
        <w:rPr>
          <w:sz w:val="22"/>
          <w:szCs w:val="22"/>
          <w:lang w:val="id-ID"/>
        </w:rPr>
        <w:t>Siswa</w:t>
      </w:r>
      <w:r w:rsidR="001A11E9">
        <w:rPr>
          <w:sz w:val="22"/>
          <w:szCs w:val="22"/>
          <w:lang w:val="id-ID"/>
        </w:rPr>
        <w:t xml:space="preserve"> </w:t>
      </w:r>
      <w:r w:rsidR="00BD3541" w:rsidRPr="00BD3541">
        <w:rPr>
          <w:sz w:val="22"/>
          <w:szCs w:val="22"/>
          <w:lang w:val="id-ID"/>
        </w:rPr>
        <w:t>juga bisa mengecek hasil penilaian dari guru</w:t>
      </w:r>
      <w:r w:rsidR="001A11E9">
        <w:rPr>
          <w:sz w:val="22"/>
          <w:szCs w:val="22"/>
          <w:lang w:val="id-ID"/>
        </w:rPr>
        <w:t xml:space="preserve"> dan dapat juga </w:t>
      </w:r>
      <w:r w:rsidR="00BD3541" w:rsidRPr="00BD3541">
        <w:rPr>
          <w:sz w:val="22"/>
          <w:szCs w:val="22"/>
          <w:lang w:val="id-ID"/>
        </w:rPr>
        <w:t xml:space="preserve">berinteraksi </w:t>
      </w:r>
      <w:r w:rsidR="001A11E9">
        <w:rPr>
          <w:sz w:val="22"/>
          <w:szCs w:val="22"/>
          <w:lang w:val="id-ID"/>
        </w:rPr>
        <w:t>di</w:t>
      </w:r>
      <w:r w:rsidR="00900826">
        <w:rPr>
          <w:sz w:val="22"/>
          <w:szCs w:val="22"/>
          <w:lang w:val="id-ID"/>
        </w:rPr>
        <w:t xml:space="preserve"> </w:t>
      </w:r>
      <w:r w:rsidR="00BD3541" w:rsidRPr="00BD3541">
        <w:rPr>
          <w:sz w:val="22"/>
          <w:szCs w:val="22"/>
          <w:lang w:val="id-ID"/>
        </w:rPr>
        <w:t>dalam kelas</w:t>
      </w:r>
      <w:r w:rsidR="001A11E9">
        <w:rPr>
          <w:sz w:val="22"/>
          <w:szCs w:val="22"/>
          <w:lang w:val="id-ID"/>
        </w:rPr>
        <w:t xml:space="preserve"> </w:t>
      </w:r>
      <w:r w:rsidR="00BD3541" w:rsidRPr="00BD3541">
        <w:rPr>
          <w:sz w:val="22"/>
          <w:szCs w:val="22"/>
          <w:lang w:val="id-ID"/>
        </w:rPr>
        <w:t xml:space="preserve">baik melalui email maupun langsung di </w:t>
      </w:r>
      <w:r w:rsidR="001A11E9">
        <w:rPr>
          <w:sz w:val="22"/>
          <w:szCs w:val="22"/>
          <w:lang w:val="id-ID"/>
        </w:rPr>
        <w:t xml:space="preserve">forum </w:t>
      </w:r>
      <w:r w:rsidR="00900826">
        <w:rPr>
          <w:sz w:val="22"/>
          <w:szCs w:val="22"/>
          <w:lang w:val="id-ID"/>
        </w:rPr>
        <w:t>googlel classroom</w:t>
      </w:r>
      <w:r w:rsidR="00BD3541" w:rsidRPr="00BD3541">
        <w:rPr>
          <w:sz w:val="22"/>
          <w:szCs w:val="22"/>
          <w:lang w:val="id-ID"/>
        </w:rPr>
        <w:t>.</w:t>
      </w:r>
    </w:p>
    <w:p w14:paraId="45B523BA" w14:textId="420BB1A9" w:rsidR="00BD3541" w:rsidRPr="00BD3541" w:rsidRDefault="00BD3541" w:rsidP="00BD3541">
      <w:pPr>
        <w:pStyle w:val="Heading3"/>
        <w:numPr>
          <w:ilvl w:val="0"/>
          <w:numId w:val="42"/>
        </w:numPr>
        <w:spacing w:before="0" w:beforeAutospacing="0" w:after="0" w:afterAutospacing="0"/>
        <w:ind w:left="360"/>
        <w:jc w:val="both"/>
        <w:rPr>
          <w:b w:val="0"/>
          <w:bCs w:val="0"/>
          <w:sz w:val="22"/>
          <w:szCs w:val="22"/>
          <w:lang w:eastAsia="en-US"/>
        </w:rPr>
      </w:pPr>
      <w:r w:rsidRPr="00BD3541">
        <w:rPr>
          <w:b w:val="0"/>
          <w:bCs w:val="0"/>
          <w:sz w:val="22"/>
          <w:szCs w:val="22"/>
          <w:lang w:eastAsia="en-US"/>
        </w:rPr>
        <w:t xml:space="preserve">Fitur untuk orang tua </w:t>
      </w:r>
      <w:r w:rsidR="00A368EC">
        <w:rPr>
          <w:b w:val="0"/>
          <w:bCs w:val="0"/>
          <w:sz w:val="22"/>
          <w:szCs w:val="22"/>
          <w:lang w:eastAsia="en-US"/>
        </w:rPr>
        <w:t>siswa</w:t>
      </w:r>
    </w:p>
    <w:p w14:paraId="3D7B1204" w14:textId="7A4ED63F" w:rsidR="00BD3541" w:rsidRPr="00BD3541" w:rsidRDefault="00954D00" w:rsidP="009B503F">
      <w:pPr>
        <w:pStyle w:val="NormalWeb"/>
        <w:spacing w:before="0" w:beforeAutospacing="0" w:after="0" w:afterAutospacing="0"/>
        <w:ind w:firstLine="360"/>
        <w:jc w:val="both"/>
        <w:rPr>
          <w:sz w:val="22"/>
          <w:szCs w:val="22"/>
          <w:lang w:val="id-ID"/>
        </w:rPr>
      </w:pPr>
      <w:r>
        <w:rPr>
          <w:sz w:val="22"/>
          <w:szCs w:val="22"/>
          <w:lang w:val="id-ID"/>
        </w:rPr>
        <w:t xml:space="preserve">Wali atau </w:t>
      </w:r>
      <w:r w:rsidR="00BD3541" w:rsidRPr="00BD3541">
        <w:rPr>
          <w:sz w:val="22"/>
          <w:szCs w:val="22"/>
          <w:lang w:val="id-ID"/>
        </w:rPr>
        <w:t xml:space="preserve">orang tua </w:t>
      </w:r>
      <w:r>
        <w:rPr>
          <w:sz w:val="22"/>
          <w:szCs w:val="22"/>
          <w:lang w:val="id-ID"/>
        </w:rPr>
        <w:t>siswa</w:t>
      </w:r>
      <w:r w:rsidR="00BD3541" w:rsidRPr="00BD3541">
        <w:rPr>
          <w:sz w:val="22"/>
          <w:szCs w:val="22"/>
          <w:lang w:val="id-ID"/>
        </w:rPr>
        <w:t xml:space="preserve"> juga bisa memiliki akses ke </w:t>
      </w:r>
      <w:r w:rsidR="00C443B6" w:rsidRPr="00BD3541">
        <w:rPr>
          <w:sz w:val="22"/>
          <w:szCs w:val="22"/>
          <w:lang w:val="id-ID"/>
        </w:rPr>
        <w:t>google classroom</w:t>
      </w:r>
      <w:r w:rsidR="00C443B6">
        <w:rPr>
          <w:sz w:val="22"/>
          <w:szCs w:val="22"/>
          <w:lang w:val="id-ID"/>
        </w:rPr>
        <w:t xml:space="preserve"> </w:t>
      </w:r>
      <w:r>
        <w:rPr>
          <w:sz w:val="22"/>
          <w:szCs w:val="22"/>
          <w:lang w:val="id-ID"/>
        </w:rPr>
        <w:t xml:space="preserve">dengan undangan yang diberikan guru </w:t>
      </w:r>
      <w:r w:rsidRPr="00BD3541">
        <w:rPr>
          <w:sz w:val="22"/>
          <w:szCs w:val="22"/>
          <w:lang w:val="id-ID"/>
        </w:rPr>
        <w:t>untuk melihat rangkuman atas hasil pembelajaran anak dan juga tugas-tugas yang diberikan</w:t>
      </w:r>
      <w:r w:rsidR="00C443B6">
        <w:rPr>
          <w:sz w:val="22"/>
          <w:szCs w:val="22"/>
          <w:lang w:val="id-ID"/>
        </w:rPr>
        <w:t xml:space="preserve"> kepada mereka</w:t>
      </w:r>
      <w:r w:rsidR="00BD3541" w:rsidRPr="00BD3541">
        <w:rPr>
          <w:sz w:val="22"/>
          <w:szCs w:val="22"/>
          <w:lang w:val="id-ID"/>
        </w:rPr>
        <w:t>.</w:t>
      </w:r>
      <w:r w:rsidR="00C443B6">
        <w:rPr>
          <w:sz w:val="22"/>
          <w:szCs w:val="22"/>
          <w:lang w:val="id-ID"/>
        </w:rPr>
        <w:t xml:space="preserve"> Wali atau </w:t>
      </w:r>
      <w:r w:rsidR="00C443B6" w:rsidRPr="00BD3541">
        <w:rPr>
          <w:sz w:val="22"/>
          <w:szCs w:val="22"/>
          <w:lang w:val="id-ID"/>
        </w:rPr>
        <w:t xml:space="preserve">orang tua </w:t>
      </w:r>
      <w:r w:rsidR="00C443B6">
        <w:rPr>
          <w:sz w:val="22"/>
          <w:szCs w:val="22"/>
          <w:lang w:val="id-ID"/>
        </w:rPr>
        <w:t>siswa</w:t>
      </w:r>
      <w:r w:rsidR="00C443B6" w:rsidRPr="00BD3541">
        <w:rPr>
          <w:sz w:val="22"/>
          <w:szCs w:val="22"/>
          <w:lang w:val="id-ID"/>
        </w:rPr>
        <w:t xml:space="preserve"> </w:t>
      </w:r>
      <w:r w:rsidR="00C935EB">
        <w:rPr>
          <w:sz w:val="22"/>
          <w:szCs w:val="22"/>
          <w:lang w:val="id-ID"/>
        </w:rPr>
        <w:t>akan</w:t>
      </w:r>
      <w:r w:rsidR="00BD3541" w:rsidRPr="00BD3541">
        <w:rPr>
          <w:sz w:val="22"/>
          <w:szCs w:val="22"/>
          <w:lang w:val="id-ID"/>
        </w:rPr>
        <w:t xml:space="preserve"> mendapatkan email secara rutin mengenai hasil kerja anaknya dan juga melihat semua aktivitas yang dijalankan</w:t>
      </w:r>
      <w:r w:rsidR="00C935EB">
        <w:rPr>
          <w:sz w:val="22"/>
          <w:szCs w:val="22"/>
          <w:lang w:val="id-ID"/>
        </w:rPr>
        <w:t xml:space="preserve"> </w:t>
      </w:r>
      <w:r w:rsidR="00BD3541" w:rsidRPr="00BD3541">
        <w:rPr>
          <w:sz w:val="22"/>
          <w:szCs w:val="22"/>
          <w:lang w:val="id-ID"/>
        </w:rPr>
        <w:t>dari satu platform</w:t>
      </w:r>
      <w:r w:rsidR="00C935EB">
        <w:rPr>
          <w:sz w:val="22"/>
          <w:szCs w:val="22"/>
          <w:lang w:val="id-ID"/>
        </w:rPr>
        <w:t xml:space="preserve"> google classroom</w:t>
      </w:r>
      <w:r w:rsidR="00BD3541" w:rsidRPr="00BD3541">
        <w:rPr>
          <w:sz w:val="22"/>
          <w:szCs w:val="22"/>
          <w:lang w:val="id-ID"/>
        </w:rPr>
        <w:t>.</w:t>
      </w:r>
    </w:p>
    <w:p w14:paraId="356EEFF5" w14:textId="53D5C6E2" w:rsidR="00BD3541" w:rsidRPr="00BD3541" w:rsidRDefault="00BD3541" w:rsidP="00BD3541">
      <w:pPr>
        <w:pStyle w:val="Heading3"/>
        <w:numPr>
          <w:ilvl w:val="0"/>
          <w:numId w:val="42"/>
        </w:numPr>
        <w:spacing w:before="0" w:beforeAutospacing="0" w:after="0" w:afterAutospacing="0"/>
        <w:ind w:left="360"/>
        <w:jc w:val="both"/>
        <w:rPr>
          <w:b w:val="0"/>
          <w:bCs w:val="0"/>
          <w:sz w:val="22"/>
          <w:szCs w:val="22"/>
          <w:lang w:eastAsia="en-US"/>
        </w:rPr>
      </w:pPr>
      <w:r w:rsidRPr="00BD3541">
        <w:rPr>
          <w:b w:val="0"/>
          <w:bCs w:val="0"/>
          <w:sz w:val="22"/>
          <w:szCs w:val="22"/>
          <w:lang w:eastAsia="en-US"/>
        </w:rPr>
        <w:t>Fitur untuk pihak administrasi</w:t>
      </w:r>
    </w:p>
    <w:p w14:paraId="14FC020D" w14:textId="63F45B4D" w:rsidR="00BD3541" w:rsidRPr="00BD3541" w:rsidRDefault="00BD3541" w:rsidP="009B503F">
      <w:pPr>
        <w:pStyle w:val="NormalWeb"/>
        <w:spacing w:before="0" w:beforeAutospacing="0" w:after="0" w:afterAutospacing="0"/>
        <w:ind w:firstLine="360"/>
        <w:jc w:val="both"/>
        <w:rPr>
          <w:sz w:val="22"/>
          <w:szCs w:val="22"/>
          <w:lang w:val="id-ID"/>
        </w:rPr>
      </w:pPr>
      <w:r w:rsidRPr="00BD3541">
        <w:rPr>
          <w:sz w:val="22"/>
          <w:szCs w:val="22"/>
          <w:lang w:val="id-ID"/>
        </w:rPr>
        <w:t xml:space="preserve">Pihak administrasi yang biasanya mengurus jadwal dan urusan terkait pengajaran juga bisa mengatur itu semua dari </w:t>
      </w:r>
      <w:r w:rsidR="00512D6B" w:rsidRPr="00BD3541">
        <w:rPr>
          <w:sz w:val="22"/>
          <w:szCs w:val="22"/>
          <w:lang w:val="id-ID"/>
        </w:rPr>
        <w:t>google classroom</w:t>
      </w:r>
      <w:r w:rsidR="00EE5518">
        <w:rPr>
          <w:sz w:val="22"/>
          <w:szCs w:val="22"/>
          <w:lang w:val="id-ID"/>
        </w:rPr>
        <w:t xml:space="preserve">. </w:t>
      </w:r>
      <w:r w:rsidR="00900826">
        <w:rPr>
          <w:sz w:val="22"/>
          <w:szCs w:val="22"/>
          <w:lang w:val="id-ID"/>
        </w:rPr>
        <w:t>Pihak administrasi</w:t>
      </w:r>
      <w:r w:rsidRPr="00BD3541">
        <w:rPr>
          <w:sz w:val="22"/>
          <w:szCs w:val="22"/>
          <w:lang w:val="id-ID"/>
        </w:rPr>
        <w:t xml:space="preserve"> </w:t>
      </w:r>
      <w:r w:rsidR="00EE5518">
        <w:rPr>
          <w:sz w:val="22"/>
          <w:szCs w:val="22"/>
          <w:lang w:val="id-ID"/>
        </w:rPr>
        <w:t xml:space="preserve">dapat </w:t>
      </w:r>
      <w:r w:rsidRPr="00BD3541">
        <w:rPr>
          <w:sz w:val="22"/>
          <w:szCs w:val="22"/>
          <w:lang w:val="id-ID"/>
        </w:rPr>
        <w:t>mempersiapkan kelas, daftar nama, dan memastikan keamanan data dengan memilih siapa saja yang memiliki akses ke kelas tersebut.</w:t>
      </w:r>
      <w:r w:rsidR="00EE5518">
        <w:rPr>
          <w:sz w:val="22"/>
          <w:szCs w:val="22"/>
          <w:lang w:val="id-ID"/>
        </w:rPr>
        <w:t xml:space="preserve"> </w:t>
      </w:r>
      <w:r w:rsidRPr="00BD3541">
        <w:rPr>
          <w:sz w:val="22"/>
          <w:szCs w:val="22"/>
          <w:lang w:val="id-ID"/>
        </w:rPr>
        <w:t xml:space="preserve">Fitur lain dari </w:t>
      </w:r>
      <w:r w:rsidR="00512D6B" w:rsidRPr="00BD3541">
        <w:rPr>
          <w:sz w:val="22"/>
          <w:szCs w:val="22"/>
          <w:lang w:val="id-ID"/>
        </w:rPr>
        <w:t xml:space="preserve">google classroom </w:t>
      </w:r>
      <w:r w:rsidRPr="00BD3541">
        <w:rPr>
          <w:sz w:val="22"/>
          <w:szCs w:val="22"/>
          <w:lang w:val="id-ID"/>
        </w:rPr>
        <w:t xml:space="preserve">yang </w:t>
      </w:r>
      <w:r w:rsidR="00EE5518">
        <w:rPr>
          <w:sz w:val="22"/>
          <w:szCs w:val="22"/>
          <w:lang w:val="id-ID"/>
        </w:rPr>
        <w:t>dapat di</w:t>
      </w:r>
      <w:r w:rsidRPr="00BD3541">
        <w:rPr>
          <w:sz w:val="22"/>
          <w:szCs w:val="22"/>
          <w:lang w:val="id-ID"/>
        </w:rPr>
        <w:t xml:space="preserve">gunakan adalah menambah atau mengeluarkan </w:t>
      </w:r>
      <w:r w:rsidR="00A368EC">
        <w:rPr>
          <w:sz w:val="22"/>
          <w:szCs w:val="22"/>
          <w:lang w:val="id-ID"/>
        </w:rPr>
        <w:t>siswa</w:t>
      </w:r>
      <w:r w:rsidRPr="00BD3541">
        <w:rPr>
          <w:sz w:val="22"/>
          <w:szCs w:val="22"/>
          <w:lang w:val="id-ID"/>
        </w:rPr>
        <w:t xml:space="preserve"> </w:t>
      </w:r>
      <w:r w:rsidR="00EE5518">
        <w:rPr>
          <w:sz w:val="22"/>
          <w:szCs w:val="22"/>
          <w:lang w:val="id-ID"/>
        </w:rPr>
        <w:t xml:space="preserve">bahkan </w:t>
      </w:r>
      <w:r w:rsidRPr="00BD3541">
        <w:rPr>
          <w:sz w:val="22"/>
          <w:szCs w:val="22"/>
          <w:lang w:val="id-ID"/>
        </w:rPr>
        <w:t>guru dari kelas yang sedang berlangsung.</w:t>
      </w:r>
    </w:p>
    <w:p w14:paraId="1BFE34ED" w14:textId="522C8CC4" w:rsidR="00900826" w:rsidRDefault="006F2D0C" w:rsidP="00900826">
      <w:pPr>
        <w:pStyle w:val="Heading3"/>
        <w:spacing w:before="0" w:beforeAutospacing="0" w:after="0" w:afterAutospacing="0"/>
        <w:ind w:firstLine="357"/>
        <w:jc w:val="both"/>
        <w:rPr>
          <w:b w:val="0"/>
          <w:bCs w:val="0"/>
          <w:sz w:val="22"/>
          <w:szCs w:val="22"/>
          <w:lang w:eastAsia="en-US"/>
        </w:rPr>
      </w:pPr>
      <w:r>
        <w:rPr>
          <w:b w:val="0"/>
          <w:bCs w:val="0"/>
          <w:sz w:val="22"/>
          <w:szCs w:val="22"/>
          <w:lang w:eastAsia="en-US"/>
        </w:rPr>
        <w:t>Penggunaan google classroom dapat memberikan keuntungan bagi piha</w:t>
      </w:r>
      <w:r w:rsidR="007A7989">
        <w:rPr>
          <w:b w:val="0"/>
          <w:bCs w:val="0"/>
          <w:sz w:val="22"/>
          <w:szCs w:val="22"/>
          <w:lang w:eastAsia="en-US"/>
        </w:rPr>
        <w:t>k</w:t>
      </w:r>
      <w:r>
        <w:rPr>
          <w:b w:val="0"/>
          <w:bCs w:val="0"/>
          <w:sz w:val="22"/>
          <w:szCs w:val="22"/>
          <w:lang w:eastAsia="en-US"/>
        </w:rPr>
        <w:t xml:space="preserve"> sekolah diantaranya g</w:t>
      </w:r>
      <w:r w:rsidRPr="006F2D0C">
        <w:rPr>
          <w:b w:val="0"/>
          <w:bCs w:val="0"/>
          <w:sz w:val="22"/>
          <w:szCs w:val="22"/>
          <w:lang w:eastAsia="en-US"/>
        </w:rPr>
        <w:t xml:space="preserve">uru </w:t>
      </w:r>
      <w:r>
        <w:rPr>
          <w:b w:val="0"/>
          <w:bCs w:val="0"/>
          <w:sz w:val="22"/>
          <w:szCs w:val="22"/>
          <w:lang w:eastAsia="en-US"/>
        </w:rPr>
        <w:t xml:space="preserve">dapat </w:t>
      </w:r>
      <w:r w:rsidRPr="006F2D0C">
        <w:rPr>
          <w:b w:val="0"/>
          <w:bCs w:val="0"/>
          <w:sz w:val="22"/>
          <w:szCs w:val="22"/>
          <w:lang w:eastAsia="en-US"/>
        </w:rPr>
        <w:t xml:space="preserve">melakukan beberapa tugas dari satu </w:t>
      </w:r>
      <w:r w:rsidRPr="006F2D0C">
        <w:rPr>
          <w:b w:val="0"/>
          <w:bCs w:val="0"/>
          <w:sz w:val="22"/>
          <w:szCs w:val="22"/>
          <w:lang w:eastAsia="en-US"/>
        </w:rPr>
        <w:t>tempat</w:t>
      </w:r>
      <w:r w:rsidR="007A7989">
        <w:rPr>
          <w:b w:val="0"/>
          <w:bCs w:val="0"/>
          <w:sz w:val="22"/>
          <w:szCs w:val="22"/>
          <w:lang w:eastAsia="en-US"/>
        </w:rPr>
        <w:t xml:space="preserve"> baik didalam maupun luar sekolah</w:t>
      </w:r>
      <w:r w:rsidR="00B65727">
        <w:rPr>
          <w:b w:val="0"/>
          <w:bCs w:val="0"/>
          <w:sz w:val="22"/>
          <w:szCs w:val="22"/>
          <w:lang w:eastAsia="en-US"/>
        </w:rPr>
        <w:t xml:space="preserve"> </w:t>
      </w:r>
      <w:r w:rsidR="00B65727">
        <w:rPr>
          <w:b w:val="0"/>
          <w:bCs w:val="0"/>
          <w:sz w:val="22"/>
          <w:szCs w:val="22"/>
          <w:lang w:eastAsia="en-US"/>
        </w:rPr>
        <w:fldChar w:fldCharType="begin" w:fldLock="1"/>
      </w:r>
      <w:r w:rsidR="00DD5D88">
        <w:rPr>
          <w:b w:val="0"/>
          <w:bCs w:val="0"/>
          <w:sz w:val="22"/>
          <w:szCs w:val="22"/>
          <w:lang w:eastAsia="en-US"/>
        </w:rPr>
        <w:instrText>ADDIN CSL_CITATION {"citationItems":[{"id":"ITEM-1","itemData":{"DOI":"10.31002/ijel.v4i2.3111","ISSN":"2598-5116","abstract":"&lt;p&gt;&lt;em&gt;&lt;em&gt;Penelitian ini merupakan penelitian kualitatif yang bertujuan untuk memperoleh gambaran pelaksanaan pembelajaran jarak jauh mata pelajaran Adminisstrasi Umum sebagai upaya menekan penyebaran covid-19 di lingkungan sekolah. Salah satu solusi pembelajaran jarak jauh adalah menggunakan Google Classroom sebagai media pembelajaran interaktif berbasis e-learning yang memudahkan guru dan peserta didik melakukan proses belajar mengajar di rumah untuk menunjang pembelajaran berbasis teknologi informasi dan komunikasi. Pemanfaatan Google Classroom saat ini sangat efektif dan efisien yang tidak terbatas oleh ruang dan waktu. Guru dapat memberikan materi secara online, baik berupa teks, gambar, audio, maupun video kepada peserta didik. Selain itu guru dapat membuat daftar hadir peserta didik engan menggunakan link dari google form yang dikirimkan dalam Google Classroom. &lt;/em&gt;&lt;/em&gt;&lt;/p&gt;&lt;p&gt;&lt;em&gt;&lt;br /&gt;&lt;/em&gt;&lt;/p&gt;&lt;p&gt;&lt;em&gt;This research is a qualitative research which aims to obtain an overview of the implementation of distance learning in General Administration subjects as an effort to suppress the spread of covid-19 in the school environment. One distance learning solution is to use Google Classroom as an e-learning-based interactive learning media that makes it easier for teachers and students to carry out the teaching and learning process at home to support learning based on information and communication technology. The use of Google Classroom today is very effective and efficient, which is not limited by time and space. Teachers can provide material online, in the form of text, images, audio, and video to students. In addition, the teacher can make an attendance list of students using the link from the google form that is sent to the Google Classroom.&lt;/em&gt;&lt;/p&gt;","author":[{"dropping-particle":"","family":"Sriyani","given":"Ika -","non-dropping-particle":"","parse-names":false,"suffix":""}],"container-title":"Indonesian Journal of Education and Learning","id":"ITEM-1","issue":"2","issued":{"date-parts":[["2021"]]},"page":"456","title":"Google Classroom Sebagai Solusi Pembelajaran Jarak Jauh Mata Pelajaran Administrasi Umum","type":"article-journal","volume":"4"},"uris":["http://www.mendeley.com/documents/?uuid=994f1907-c595-421a-a1b9-03bd89843813"]}],"mendeley":{"formattedCitation":"(Sriyani, 2021)","plainTextFormattedCitation":"(Sriyani, 2021)","previouslyFormattedCitation":"(Sriyani, 2021)"},"properties":{"noteIndex":0},"schema":"https://github.com/citation-style-language/schema/raw/master/csl-citation.json"}</w:instrText>
      </w:r>
      <w:r w:rsidR="00B65727">
        <w:rPr>
          <w:b w:val="0"/>
          <w:bCs w:val="0"/>
          <w:sz w:val="22"/>
          <w:szCs w:val="22"/>
          <w:lang w:eastAsia="en-US"/>
        </w:rPr>
        <w:fldChar w:fldCharType="separate"/>
      </w:r>
      <w:r w:rsidR="00B65727" w:rsidRPr="00B65727">
        <w:rPr>
          <w:b w:val="0"/>
          <w:bCs w:val="0"/>
          <w:noProof/>
          <w:sz w:val="22"/>
          <w:szCs w:val="22"/>
          <w:lang w:eastAsia="en-US"/>
        </w:rPr>
        <w:t>(Sriyani, 2021)</w:t>
      </w:r>
      <w:r w:rsidR="00B65727">
        <w:rPr>
          <w:b w:val="0"/>
          <w:bCs w:val="0"/>
          <w:sz w:val="22"/>
          <w:szCs w:val="22"/>
          <w:lang w:eastAsia="en-US"/>
        </w:rPr>
        <w:fldChar w:fldCharType="end"/>
      </w:r>
      <w:r>
        <w:rPr>
          <w:b w:val="0"/>
          <w:bCs w:val="0"/>
          <w:sz w:val="22"/>
          <w:szCs w:val="22"/>
          <w:lang w:eastAsia="en-US"/>
        </w:rPr>
        <w:t>, k</w:t>
      </w:r>
      <w:r w:rsidRPr="006F2D0C">
        <w:rPr>
          <w:b w:val="0"/>
          <w:bCs w:val="0"/>
          <w:sz w:val="22"/>
          <w:szCs w:val="22"/>
          <w:lang w:eastAsia="en-US"/>
        </w:rPr>
        <w:t>omunikasi dan kerja sama lancar</w:t>
      </w:r>
      <w:r>
        <w:rPr>
          <w:b w:val="0"/>
          <w:bCs w:val="0"/>
          <w:sz w:val="22"/>
          <w:szCs w:val="22"/>
          <w:lang w:eastAsia="en-US"/>
        </w:rPr>
        <w:t xml:space="preserve"> antara semua stakeholder sekolah dan d</w:t>
      </w:r>
      <w:r w:rsidRPr="006F2D0C">
        <w:rPr>
          <w:b w:val="0"/>
          <w:bCs w:val="0"/>
          <w:sz w:val="22"/>
          <w:szCs w:val="22"/>
          <w:lang w:eastAsia="en-US"/>
        </w:rPr>
        <w:t xml:space="preserve">okumen tersimpan </w:t>
      </w:r>
      <w:r>
        <w:rPr>
          <w:b w:val="0"/>
          <w:bCs w:val="0"/>
          <w:sz w:val="22"/>
          <w:szCs w:val="22"/>
          <w:lang w:eastAsia="en-US"/>
        </w:rPr>
        <w:t>d</w:t>
      </w:r>
      <w:r w:rsidRPr="006F2D0C">
        <w:rPr>
          <w:b w:val="0"/>
          <w:bCs w:val="0"/>
          <w:sz w:val="22"/>
          <w:szCs w:val="22"/>
          <w:lang w:eastAsia="en-US"/>
        </w:rPr>
        <w:t>engan rapi dan aman</w:t>
      </w:r>
      <w:r>
        <w:rPr>
          <w:b w:val="0"/>
          <w:bCs w:val="0"/>
          <w:sz w:val="22"/>
          <w:szCs w:val="22"/>
          <w:lang w:eastAsia="en-US"/>
        </w:rPr>
        <w:t>.</w:t>
      </w:r>
    </w:p>
    <w:p w14:paraId="36F49B6B" w14:textId="6EE32B3A" w:rsidR="005977B0" w:rsidRPr="00900826" w:rsidRDefault="00FF5AAA" w:rsidP="00900826">
      <w:pPr>
        <w:pStyle w:val="Heading3"/>
        <w:spacing w:before="0" w:beforeAutospacing="0" w:after="0" w:afterAutospacing="0"/>
        <w:ind w:firstLine="357"/>
        <w:jc w:val="both"/>
        <w:rPr>
          <w:rStyle w:val="Hyperlink"/>
          <w:b w:val="0"/>
          <w:bCs w:val="0"/>
          <w:color w:val="auto"/>
          <w:sz w:val="18"/>
          <w:szCs w:val="18"/>
          <w:u w:val="none"/>
        </w:rPr>
      </w:pPr>
      <w:r w:rsidRPr="00900826">
        <w:rPr>
          <w:b w:val="0"/>
          <w:bCs w:val="0"/>
          <w:sz w:val="22"/>
          <w:szCs w:val="22"/>
        </w:rPr>
        <w:t xml:space="preserve">Penjelasan lengkap materi dan praktek dapat diakses dalam bentuk video tutorial di channel Guntur Maha Putra dengan link : </w:t>
      </w:r>
      <w:hyperlink r:id="rId10" w:history="1">
        <w:r w:rsidR="00146E72" w:rsidRPr="00900826">
          <w:rPr>
            <w:b w:val="0"/>
            <w:bCs w:val="0"/>
            <w:i/>
            <w:iCs/>
            <w:sz w:val="22"/>
            <w:szCs w:val="22"/>
          </w:rPr>
          <w:t>https://youtu.be/ZU0-04yP0bM</w:t>
        </w:r>
      </w:hyperlink>
      <w:r w:rsidR="00146E72" w:rsidRPr="00900826">
        <w:rPr>
          <w:b w:val="0"/>
          <w:bCs w:val="0"/>
          <w:sz w:val="22"/>
          <w:szCs w:val="22"/>
        </w:rPr>
        <w:t xml:space="preserve"> dan </w:t>
      </w:r>
      <w:hyperlink r:id="rId11" w:history="1">
        <w:r w:rsidR="00146E72" w:rsidRPr="00900826">
          <w:rPr>
            <w:b w:val="0"/>
            <w:bCs w:val="0"/>
            <w:i/>
            <w:iCs/>
            <w:sz w:val="22"/>
            <w:szCs w:val="22"/>
          </w:rPr>
          <w:t>https://youtu.be/r4oBPHusG3Q</w:t>
        </w:r>
      </w:hyperlink>
    </w:p>
    <w:p w14:paraId="78E45032" w14:textId="10E270D5" w:rsidR="00557662" w:rsidRDefault="00284935" w:rsidP="002E2A21">
      <w:pPr>
        <w:pStyle w:val="ListParagraph"/>
        <w:ind w:left="0" w:firstLine="360"/>
        <w:jc w:val="both"/>
        <w:rPr>
          <w:sz w:val="22"/>
          <w:szCs w:val="22"/>
          <w:lang w:val="id-ID"/>
        </w:rPr>
      </w:pPr>
      <w:r w:rsidRPr="004803B6">
        <w:rPr>
          <w:sz w:val="22"/>
          <w:szCs w:val="22"/>
          <w:lang w:val="id-ID"/>
        </w:rPr>
        <w:t>Berikut foto-foto dokumentasi acara kegiatan Pengabdian Kepada Masyaraka</w:t>
      </w:r>
      <w:r w:rsidR="00FE3EDE" w:rsidRPr="004803B6">
        <w:rPr>
          <w:sz w:val="22"/>
          <w:szCs w:val="22"/>
          <w:lang w:val="id-ID"/>
        </w:rPr>
        <w:t>t</w:t>
      </w:r>
      <w:r w:rsidRPr="004803B6">
        <w:rPr>
          <w:sz w:val="22"/>
          <w:szCs w:val="22"/>
          <w:lang w:val="id-ID"/>
        </w:rPr>
        <w:t xml:space="preserve"> pada </w:t>
      </w:r>
      <w:r w:rsidR="00B83292">
        <w:rPr>
          <w:sz w:val="22"/>
          <w:szCs w:val="22"/>
          <w:lang w:val="id-ID"/>
        </w:rPr>
        <w:t>SD Negeri 096 Manyabar</w:t>
      </w:r>
      <w:r w:rsidR="00AC0459">
        <w:rPr>
          <w:sz w:val="22"/>
          <w:szCs w:val="22"/>
          <w:lang w:val="id-ID"/>
        </w:rPr>
        <w:t xml:space="preserve"> </w:t>
      </w:r>
      <w:r w:rsidR="00845697" w:rsidRPr="004803B6">
        <w:rPr>
          <w:sz w:val="22"/>
          <w:szCs w:val="22"/>
          <w:lang w:val="id-ID"/>
        </w:rPr>
        <w:t>:</w:t>
      </w:r>
    </w:p>
    <w:p w14:paraId="27152ABA" w14:textId="44A41018" w:rsidR="001659EB" w:rsidRPr="0076203C" w:rsidRDefault="004067D4" w:rsidP="002E2A21">
      <w:pPr>
        <w:pStyle w:val="ListParagraph"/>
        <w:ind w:left="0" w:firstLine="360"/>
        <w:jc w:val="both"/>
        <w:rPr>
          <w:sz w:val="12"/>
          <w:szCs w:val="12"/>
        </w:rPr>
      </w:pPr>
      <w:r>
        <w:rPr>
          <w:noProof/>
        </w:rPr>
        <w:drawing>
          <wp:anchor distT="0" distB="0" distL="114300" distR="114300" simplePos="0" relativeHeight="251698176" behindDoc="0" locked="0" layoutInCell="1" allowOverlap="1" wp14:anchorId="271534AF" wp14:editId="379E27E8">
            <wp:simplePos x="0" y="0"/>
            <wp:positionH relativeFrom="column">
              <wp:posOffset>2540</wp:posOffset>
            </wp:positionH>
            <wp:positionV relativeFrom="paragraph">
              <wp:posOffset>56144</wp:posOffset>
            </wp:positionV>
            <wp:extent cx="2292350" cy="1570355"/>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292350" cy="15703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9F23D56" w14:textId="422C9D87" w:rsidR="001659EB" w:rsidRDefault="001659EB" w:rsidP="002E2A21">
      <w:pPr>
        <w:pStyle w:val="ListParagraph"/>
        <w:ind w:left="0" w:firstLine="360"/>
        <w:jc w:val="both"/>
        <w:rPr>
          <w:sz w:val="22"/>
          <w:szCs w:val="22"/>
        </w:rPr>
      </w:pPr>
    </w:p>
    <w:p w14:paraId="0B5FAB96" w14:textId="342A0415" w:rsidR="001659EB" w:rsidRDefault="001659EB" w:rsidP="002E2A21">
      <w:pPr>
        <w:pStyle w:val="ListParagraph"/>
        <w:ind w:left="0" w:firstLine="360"/>
        <w:jc w:val="both"/>
        <w:rPr>
          <w:sz w:val="22"/>
          <w:szCs w:val="22"/>
        </w:rPr>
      </w:pPr>
    </w:p>
    <w:p w14:paraId="52C765FE" w14:textId="1C090374" w:rsidR="001659EB" w:rsidRDefault="001659EB" w:rsidP="002E2A21">
      <w:pPr>
        <w:pStyle w:val="ListParagraph"/>
        <w:ind w:left="0" w:firstLine="360"/>
        <w:jc w:val="both"/>
        <w:rPr>
          <w:sz w:val="22"/>
          <w:szCs w:val="22"/>
        </w:rPr>
      </w:pPr>
    </w:p>
    <w:p w14:paraId="5252EA65" w14:textId="574D2A96" w:rsidR="004C47FB" w:rsidRDefault="004C47FB" w:rsidP="002E2A21">
      <w:pPr>
        <w:pStyle w:val="ListParagraph"/>
        <w:ind w:left="0" w:firstLine="360"/>
        <w:jc w:val="both"/>
        <w:rPr>
          <w:sz w:val="26"/>
          <w:szCs w:val="26"/>
        </w:rPr>
      </w:pPr>
    </w:p>
    <w:p w14:paraId="46679F19" w14:textId="77777777" w:rsidR="0076203C" w:rsidRPr="002A632C" w:rsidRDefault="0076203C" w:rsidP="002E2A21">
      <w:pPr>
        <w:pStyle w:val="ListParagraph"/>
        <w:ind w:left="0" w:firstLine="360"/>
        <w:jc w:val="both"/>
        <w:rPr>
          <w:sz w:val="26"/>
          <w:szCs w:val="26"/>
        </w:rPr>
      </w:pPr>
    </w:p>
    <w:p w14:paraId="737F4E48" w14:textId="12DD50C1" w:rsidR="00DF79D2" w:rsidRPr="0069472A" w:rsidRDefault="00DF79D2">
      <w:pPr>
        <w:spacing w:after="200" w:line="276" w:lineRule="auto"/>
        <w:rPr>
          <w:sz w:val="16"/>
          <w:szCs w:val="16"/>
        </w:rPr>
      </w:pPr>
    </w:p>
    <w:p w14:paraId="3BEDA646" w14:textId="79B67553" w:rsidR="00081CE7" w:rsidRPr="00A15414" w:rsidRDefault="00081CE7" w:rsidP="00DF79D2">
      <w:pPr>
        <w:ind w:left="567"/>
        <w:jc w:val="both"/>
        <w:rPr>
          <w:sz w:val="30"/>
          <w:szCs w:val="30"/>
          <w:lang w:val="id-ID"/>
        </w:rPr>
      </w:pPr>
    </w:p>
    <w:p w14:paraId="335D09E8" w14:textId="7504682C" w:rsidR="00D743C5" w:rsidRPr="004067D4" w:rsidRDefault="00D743C5" w:rsidP="00DF79D2">
      <w:pPr>
        <w:ind w:left="567"/>
        <w:jc w:val="both"/>
        <w:rPr>
          <w:sz w:val="12"/>
          <w:szCs w:val="12"/>
          <w:lang w:val="id-ID"/>
        </w:rPr>
      </w:pPr>
    </w:p>
    <w:p w14:paraId="0EF48C2B" w14:textId="382E55F4" w:rsidR="00D743C5" w:rsidRPr="004803B6" w:rsidRDefault="00D743C5" w:rsidP="002E2A21">
      <w:pPr>
        <w:pStyle w:val="ListParagraph"/>
        <w:tabs>
          <w:tab w:val="center" w:pos="3968"/>
          <w:tab w:val="left" w:pos="7080"/>
        </w:tabs>
        <w:ind w:left="0"/>
        <w:jc w:val="center"/>
        <w:rPr>
          <w:sz w:val="10"/>
          <w:szCs w:val="10"/>
          <w:lang w:val="id-ID"/>
        </w:rPr>
      </w:pPr>
    </w:p>
    <w:p w14:paraId="595FAD54" w14:textId="10146AF8" w:rsidR="00CD1B91" w:rsidRPr="004803B6" w:rsidRDefault="00CD1B91" w:rsidP="002E2A21">
      <w:pPr>
        <w:pStyle w:val="ListParagraph"/>
        <w:tabs>
          <w:tab w:val="center" w:pos="3968"/>
          <w:tab w:val="left" w:pos="7080"/>
        </w:tabs>
        <w:ind w:left="0"/>
        <w:jc w:val="center"/>
        <w:rPr>
          <w:sz w:val="8"/>
          <w:szCs w:val="8"/>
          <w:lang w:val="id-ID"/>
        </w:rPr>
      </w:pPr>
    </w:p>
    <w:p w14:paraId="21C79DB2" w14:textId="3A15D775" w:rsidR="001659EB" w:rsidRPr="00A67538" w:rsidRDefault="001659EB" w:rsidP="001659EB">
      <w:pPr>
        <w:pStyle w:val="ListParagraph"/>
        <w:tabs>
          <w:tab w:val="center" w:pos="3968"/>
          <w:tab w:val="left" w:pos="7080"/>
        </w:tabs>
        <w:ind w:left="0"/>
        <w:rPr>
          <w:sz w:val="6"/>
          <w:szCs w:val="26"/>
          <w:lang w:val="id-ID"/>
        </w:rPr>
      </w:pPr>
    </w:p>
    <w:p w14:paraId="59C21A2A" w14:textId="737D5DB2" w:rsidR="00FF243E" w:rsidRDefault="00F9110E" w:rsidP="00CC145B">
      <w:pPr>
        <w:pStyle w:val="ListParagraph"/>
        <w:tabs>
          <w:tab w:val="center" w:pos="3968"/>
          <w:tab w:val="left" w:pos="7080"/>
        </w:tabs>
        <w:ind w:left="0" w:right="-250"/>
        <w:jc w:val="center"/>
        <w:rPr>
          <w:sz w:val="22"/>
          <w:szCs w:val="22"/>
        </w:rPr>
      </w:pPr>
      <w:r>
        <w:rPr>
          <w:sz w:val="22"/>
          <w:szCs w:val="22"/>
          <w:lang w:val="id-ID"/>
        </w:rPr>
        <w:t xml:space="preserve">Gambar </w:t>
      </w:r>
      <w:r w:rsidR="00081CE7">
        <w:rPr>
          <w:sz w:val="22"/>
          <w:szCs w:val="22"/>
          <w:lang w:val="id-ID"/>
        </w:rPr>
        <w:t>1</w:t>
      </w:r>
      <w:r w:rsidR="00923735">
        <w:rPr>
          <w:sz w:val="22"/>
          <w:szCs w:val="22"/>
          <w:lang w:val="id-ID"/>
        </w:rPr>
        <w:t>.</w:t>
      </w:r>
      <w:r w:rsidR="00A10366">
        <w:rPr>
          <w:sz w:val="22"/>
          <w:szCs w:val="22"/>
          <w:lang w:val="id-ID"/>
        </w:rPr>
        <w:t xml:space="preserve"> </w:t>
      </w:r>
      <w:r w:rsidR="00F06878">
        <w:rPr>
          <w:sz w:val="22"/>
          <w:szCs w:val="22"/>
          <w:lang w:val="id-ID"/>
        </w:rPr>
        <w:t>Pembukaan Acara</w:t>
      </w:r>
    </w:p>
    <w:p w14:paraId="430DEC87" w14:textId="206A85F0" w:rsidR="00CD1B91" w:rsidRDefault="002759BC" w:rsidP="002E2A21">
      <w:pPr>
        <w:pStyle w:val="ListParagraph"/>
        <w:tabs>
          <w:tab w:val="center" w:pos="3968"/>
          <w:tab w:val="left" w:pos="7080"/>
        </w:tabs>
        <w:ind w:left="0"/>
        <w:jc w:val="center"/>
        <w:rPr>
          <w:sz w:val="22"/>
          <w:szCs w:val="22"/>
        </w:rPr>
      </w:pPr>
      <w:r>
        <w:rPr>
          <w:noProof/>
        </w:rPr>
        <w:drawing>
          <wp:anchor distT="0" distB="0" distL="114300" distR="114300" simplePos="0" relativeHeight="251706368" behindDoc="0" locked="0" layoutInCell="1" allowOverlap="1" wp14:anchorId="706BD954" wp14:editId="161FB82B">
            <wp:simplePos x="0" y="0"/>
            <wp:positionH relativeFrom="column">
              <wp:posOffset>0</wp:posOffset>
            </wp:positionH>
            <wp:positionV relativeFrom="paragraph">
              <wp:posOffset>66304</wp:posOffset>
            </wp:positionV>
            <wp:extent cx="2307617" cy="147066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2307617" cy="1470660"/>
                    </a:xfrm>
                    <a:prstGeom prst="rect">
                      <a:avLst/>
                    </a:prstGeom>
                  </pic:spPr>
                </pic:pic>
              </a:graphicData>
            </a:graphic>
            <wp14:sizeRelH relativeFrom="margin">
              <wp14:pctWidth>0</wp14:pctWidth>
            </wp14:sizeRelH>
            <wp14:sizeRelV relativeFrom="margin">
              <wp14:pctHeight>0</wp14:pctHeight>
            </wp14:sizeRelV>
          </wp:anchor>
        </w:drawing>
      </w:r>
    </w:p>
    <w:p w14:paraId="1D70B442" w14:textId="7DA43AA3" w:rsidR="00CD1B91" w:rsidRDefault="00CD1B91" w:rsidP="002E2A21">
      <w:pPr>
        <w:pStyle w:val="ListParagraph"/>
        <w:tabs>
          <w:tab w:val="center" w:pos="3968"/>
          <w:tab w:val="left" w:pos="7080"/>
        </w:tabs>
        <w:ind w:left="0"/>
        <w:jc w:val="center"/>
        <w:rPr>
          <w:sz w:val="22"/>
          <w:szCs w:val="22"/>
        </w:rPr>
      </w:pPr>
    </w:p>
    <w:p w14:paraId="6ADF25A8" w14:textId="731F4CF6" w:rsidR="00CD1B91" w:rsidRDefault="00CD1B91" w:rsidP="002E2A21">
      <w:pPr>
        <w:pStyle w:val="ListParagraph"/>
        <w:tabs>
          <w:tab w:val="center" w:pos="3968"/>
          <w:tab w:val="left" w:pos="7080"/>
        </w:tabs>
        <w:ind w:left="0"/>
        <w:jc w:val="center"/>
        <w:rPr>
          <w:sz w:val="22"/>
          <w:szCs w:val="22"/>
        </w:rPr>
      </w:pPr>
    </w:p>
    <w:p w14:paraId="616CE07A" w14:textId="3A8D0CA0" w:rsidR="00CD1B91" w:rsidRPr="00423BE7" w:rsidRDefault="00CD1B91" w:rsidP="002E2A21">
      <w:pPr>
        <w:pStyle w:val="ListParagraph"/>
        <w:tabs>
          <w:tab w:val="center" w:pos="3968"/>
          <w:tab w:val="left" w:pos="7080"/>
        </w:tabs>
        <w:ind w:left="0"/>
        <w:jc w:val="center"/>
        <w:rPr>
          <w:sz w:val="20"/>
          <w:szCs w:val="20"/>
        </w:rPr>
      </w:pPr>
    </w:p>
    <w:p w14:paraId="7D79815C" w14:textId="5D99B7A6" w:rsidR="00346493" w:rsidRDefault="00346493" w:rsidP="002E2A21">
      <w:pPr>
        <w:pStyle w:val="ListParagraph"/>
        <w:tabs>
          <w:tab w:val="center" w:pos="3968"/>
          <w:tab w:val="left" w:pos="7080"/>
        </w:tabs>
        <w:ind w:left="0"/>
        <w:jc w:val="center"/>
        <w:rPr>
          <w:sz w:val="46"/>
          <w:szCs w:val="46"/>
        </w:rPr>
      </w:pPr>
    </w:p>
    <w:p w14:paraId="5273E876" w14:textId="0A2BC348" w:rsidR="00007A6D" w:rsidRPr="004067D4" w:rsidRDefault="00007A6D" w:rsidP="002E2A21">
      <w:pPr>
        <w:pStyle w:val="ListParagraph"/>
        <w:tabs>
          <w:tab w:val="center" w:pos="3968"/>
          <w:tab w:val="left" w:pos="7080"/>
        </w:tabs>
        <w:ind w:left="0"/>
        <w:jc w:val="center"/>
        <w:rPr>
          <w:sz w:val="42"/>
          <w:szCs w:val="42"/>
        </w:rPr>
      </w:pPr>
    </w:p>
    <w:p w14:paraId="5C104B2E" w14:textId="09C5BB7F" w:rsidR="00A4290F" w:rsidRPr="004803B6" w:rsidRDefault="00A4290F" w:rsidP="002E2A21">
      <w:pPr>
        <w:pStyle w:val="ListParagraph"/>
        <w:tabs>
          <w:tab w:val="center" w:pos="3968"/>
          <w:tab w:val="left" w:pos="7080"/>
        </w:tabs>
        <w:ind w:left="0"/>
        <w:jc w:val="center"/>
        <w:rPr>
          <w:sz w:val="44"/>
          <w:szCs w:val="44"/>
        </w:rPr>
      </w:pPr>
    </w:p>
    <w:p w14:paraId="69C1575B" w14:textId="62435EC8" w:rsidR="00F06878" w:rsidRDefault="00F9110E" w:rsidP="00CC145B">
      <w:pPr>
        <w:tabs>
          <w:tab w:val="left" w:pos="3544"/>
        </w:tabs>
        <w:jc w:val="center"/>
        <w:rPr>
          <w:sz w:val="22"/>
          <w:lang w:val="id-ID"/>
        </w:rPr>
      </w:pPr>
      <w:r>
        <w:rPr>
          <w:sz w:val="22"/>
          <w:szCs w:val="22"/>
          <w:lang w:val="id-ID"/>
        </w:rPr>
        <w:t xml:space="preserve">Gambar </w:t>
      </w:r>
      <w:r w:rsidR="00081CE7">
        <w:rPr>
          <w:sz w:val="22"/>
          <w:szCs w:val="22"/>
          <w:lang w:val="id-ID"/>
        </w:rPr>
        <w:t>2</w:t>
      </w:r>
      <w:r w:rsidR="00923735">
        <w:rPr>
          <w:sz w:val="22"/>
          <w:szCs w:val="22"/>
          <w:lang w:val="id-ID"/>
        </w:rPr>
        <w:t xml:space="preserve">. </w:t>
      </w:r>
      <w:r w:rsidR="00346493">
        <w:rPr>
          <w:sz w:val="22"/>
          <w:lang w:val="id-ID"/>
        </w:rPr>
        <w:t>Kata Sambutan Kepala Sekolah SD N 096 Manyabar</w:t>
      </w:r>
    </w:p>
    <w:p w14:paraId="0A43D814" w14:textId="4D97F832" w:rsidR="00923735" w:rsidRDefault="00A15414" w:rsidP="00F06878">
      <w:pPr>
        <w:pStyle w:val="ListParagraph"/>
        <w:tabs>
          <w:tab w:val="center" w:pos="3968"/>
          <w:tab w:val="left" w:pos="7080"/>
        </w:tabs>
        <w:ind w:left="0"/>
        <w:jc w:val="center"/>
        <w:rPr>
          <w:noProof/>
          <w:sz w:val="22"/>
          <w:szCs w:val="22"/>
          <w:lang w:val="id-ID" w:eastAsia="id-ID"/>
        </w:rPr>
      </w:pPr>
      <w:r>
        <w:rPr>
          <w:noProof/>
        </w:rPr>
        <w:drawing>
          <wp:anchor distT="0" distB="0" distL="114300" distR="114300" simplePos="0" relativeHeight="251702272" behindDoc="0" locked="0" layoutInCell="1" allowOverlap="1" wp14:anchorId="53CA73E8" wp14:editId="41902732">
            <wp:simplePos x="0" y="0"/>
            <wp:positionH relativeFrom="margin">
              <wp:posOffset>2754630</wp:posOffset>
            </wp:positionH>
            <wp:positionV relativeFrom="paragraph">
              <wp:posOffset>29581</wp:posOffset>
            </wp:positionV>
            <wp:extent cx="2286000" cy="160083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286000" cy="16008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7C52FFC" w14:textId="6457BBD7" w:rsidR="0063543C" w:rsidRPr="00970C30" w:rsidRDefault="0063543C" w:rsidP="002E2A21">
      <w:pPr>
        <w:pStyle w:val="ListParagraph"/>
        <w:ind w:left="0"/>
        <w:jc w:val="center"/>
        <w:rPr>
          <w:noProof/>
          <w:sz w:val="10"/>
          <w:lang w:val="id-ID" w:eastAsia="id-ID"/>
        </w:rPr>
      </w:pPr>
    </w:p>
    <w:p w14:paraId="1F73A386" w14:textId="15F414D9" w:rsidR="0062362B" w:rsidRDefault="0062362B" w:rsidP="00DC0618">
      <w:pPr>
        <w:tabs>
          <w:tab w:val="left" w:pos="3525"/>
        </w:tabs>
        <w:jc w:val="center"/>
        <w:rPr>
          <w:sz w:val="22"/>
          <w:szCs w:val="22"/>
          <w:lang w:val="id-ID"/>
        </w:rPr>
      </w:pPr>
    </w:p>
    <w:p w14:paraId="615C67DC" w14:textId="0C634158" w:rsidR="00A045F2" w:rsidRDefault="00A045F2" w:rsidP="00DC0618">
      <w:pPr>
        <w:tabs>
          <w:tab w:val="left" w:pos="3525"/>
        </w:tabs>
        <w:jc w:val="center"/>
        <w:rPr>
          <w:sz w:val="22"/>
          <w:szCs w:val="22"/>
          <w:lang w:val="id-ID"/>
        </w:rPr>
      </w:pPr>
    </w:p>
    <w:p w14:paraId="4E49AA06" w14:textId="428DE266" w:rsidR="00A045F2" w:rsidRDefault="00A045F2" w:rsidP="00DC0618">
      <w:pPr>
        <w:tabs>
          <w:tab w:val="left" w:pos="3525"/>
        </w:tabs>
        <w:jc w:val="center"/>
        <w:rPr>
          <w:sz w:val="22"/>
          <w:szCs w:val="22"/>
          <w:lang w:val="id-ID"/>
        </w:rPr>
      </w:pPr>
    </w:p>
    <w:p w14:paraId="2A188929" w14:textId="68AF7166" w:rsidR="00A045F2" w:rsidRPr="0069472A" w:rsidRDefault="00A045F2" w:rsidP="00DC0618">
      <w:pPr>
        <w:tabs>
          <w:tab w:val="left" w:pos="3525"/>
        </w:tabs>
        <w:jc w:val="center"/>
        <w:rPr>
          <w:sz w:val="34"/>
          <w:szCs w:val="34"/>
          <w:lang w:val="id-ID"/>
        </w:rPr>
      </w:pPr>
    </w:p>
    <w:p w14:paraId="3302B3F3" w14:textId="68E2F1CA" w:rsidR="00A045F2" w:rsidRPr="0069472A" w:rsidRDefault="00A045F2" w:rsidP="00DC0618">
      <w:pPr>
        <w:tabs>
          <w:tab w:val="left" w:pos="3525"/>
        </w:tabs>
        <w:jc w:val="center"/>
        <w:rPr>
          <w:sz w:val="42"/>
          <w:szCs w:val="42"/>
          <w:lang w:val="id-ID"/>
        </w:rPr>
      </w:pPr>
    </w:p>
    <w:p w14:paraId="64B08B6E" w14:textId="78DAB7B6" w:rsidR="00A045F2" w:rsidRPr="00CC145B" w:rsidRDefault="00A045F2" w:rsidP="00DC0618">
      <w:pPr>
        <w:tabs>
          <w:tab w:val="left" w:pos="3525"/>
        </w:tabs>
        <w:jc w:val="center"/>
        <w:rPr>
          <w:sz w:val="14"/>
          <w:szCs w:val="14"/>
          <w:lang w:val="id-ID"/>
        </w:rPr>
      </w:pPr>
    </w:p>
    <w:p w14:paraId="6CD829AC" w14:textId="62BCA243" w:rsidR="00A045F2" w:rsidRDefault="00A045F2" w:rsidP="00DC0618">
      <w:pPr>
        <w:tabs>
          <w:tab w:val="left" w:pos="3525"/>
        </w:tabs>
        <w:jc w:val="center"/>
        <w:rPr>
          <w:sz w:val="22"/>
          <w:szCs w:val="22"/>
          <w:lang w:val="id-ID"/>
        </w:rPr>
      </w:pPr>
    </w:p>
    <w:p w14:paraId="0334C30B" w14:textId="31443FE9" w:rsidR="0062362B" w:rsidRPr="00A67538" w:rsidRDefault="0062362B" w:rsidP="00DC0618">
      <w:pPr>
        <w:tabs>
          <w:tab w:val="left" w:pos="3525"/>
        </w:tabs>
        <w:jc w:val="center"/>
        <w:rPr>
          <w:sz w:val="20"/>
          <w:szCs w:val="20"/>
          <w:lang w:val="id-ID"/>
        </w:rPr>
      </w:pPr>
    </w:p>
    <w:p w14:paraId="12CEC3A5" w14:textId="673B0782" w:rsidR="0063543C" w:rsidRDefault="00923735" w:rsidP="00A15414">
      <w:pPr>
        <w:ind w:right="-355"/>
        <w:jc w:val="center"/>
        <w:rPr>
          <w:sz w:val="22"/>
          <w:szCs w:val="22"/>
          <w:lang w:val="id-ID"/>
        </w:rPr>
      </w:pPr>
      <w:r>
        <w:rPr>
          <w:sz w:val="22"/>
          <w:szCs w:val="22"/>
          <w:lang w:val="id-ID"/>
        </w:rPr>
        <w:t xml:space="preserve">Gambar </w:t>
      </w:r>
      <w:r w:rsidR="00081CE7">
        <w:rPr>
          <w:sz w:val="22"/>
          <w:szCs w:val="22"/>
          <w:lang w:val="id-ID"/>
        </w:rPr>
        <w:t>3</w:t>
      </w:r>
      <w:r>
        <w:rPr>
          <w:sz w:val="22"/>
          <w:szCs w:val="22"/>
          <w:lang w:val="id-ID"/>
        </w:rPr>
        <w:t xml:space="preserve">. </w:t>
      </w:r>
      <w:r w:rsidR="002D4AFA">
        <w:rPr>
          <w:sz w:val="22"/>
          <w:szCs w:val="22"/>
          <w:lang w:val="id-ID"/>
        </w:rPr>
        <w:t>P</w:t>
      </w:r>
      <w:r w:rsidR="00346493">
        <w:rPr>
          <w:sz w:val="22"/>
          <w:szCs w:val="22"/>
          <w:lang w:val="id-ID"/>
        </w:rPr>
        <w:t>enjelasan Materi</w:t>
      </w:r>
      <w:r w:rsidR="00026F75">
        <w:rPr>
          <w:sz w:val="22"/>
          <w:szCs w:val="22"/>
          <w:lang w:val="id-ID"/>
        </w:rPr>
        <w:t>/Praktek</w:t>
      </w:r>
      <w:r w:rsidR="00346493">
        <w:rPr>
          <w:sz w:val="22"/>
          <w:szCs w:val="22"/>
          <w:lang w:val="id-ID"/>
        </w:rPr>
        <w:t xml:space="preserve"> Google Classroom</w:t>
      </w:r>
    </w:p>
    <w:p w14:paraId="4CA77EF3" w14:textId="5E9BF977" w:rsidR="00346493" w:rsidRDefault="00900826" w:rsidP="00346493">
      <w:pPr>
        <w:ind w:right="-355"/>
        <w:jc w:val="center"/>
        <w:rPr>
          <w:sz w:val="22"/>
          <w:szCs w:val="22"/>
          <w:lang w:val="id-ID"/>
        </w:rPr>
      </w:pPr>
      <w:r w:rsidRPr="00186E99">
        <w:rPr>
          <w:b/>
          <w:noProof/>
        </w:rPr>
        <w:lastRenderedPageBreak/>
        <w:drawing>
          <wp:anchor distT="0" distB="0" distL="114300" distR="114300" simplePos="0" relativeHeight="251704320" behindDoc="0" locked="0" layoutInCell="1" allowOverlap="1" wp14:anchorId="15ADA9BE" wp14:editId="08118547">
            <wp:simplePos x="0" y="0"/>
            <wp:positionH relativeFrom="column">
              <wp:posOffset>26670</wp:posOffset>
            </wp:positionH>
            <wp:positionV relativeFrom="paragraph">
              <wp:posOffset>20016</wp:posOffset>
            </wp:positionV>
            <wp:extent cx="2268220" cy="1615440"/>
            <wp:effectExtent l="0" t="0" r="0" b="381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268220" cy="16154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7BC5840" w14:textId="5522E5A7" w:rsidR="004B42CE" w:rsidRDefault="004B42CE" w:rsidP="002E2A21">
      <w:pPr>
        <w:pStyle w:val="ListParagraph"/>
        <w:ind w:left="0"/>
        <w:jc w:val="center"/>
        <w:rPr>
          <w:sz w:val="22"/>
          <w:szCs w:val="22"/>
          <w:lang w:val="id-ID"/>
        </w:rPr>
      </w:pPr>
    </w:p>
    <w:p w14:paraId="12DB2FC6" w14:textId="51527431" w:rsidR="0062362B" w:rsidRDefault="0062362B" w:rsidP="002E2A21">
      <w:pPr>
        <w:pStyle w:val="ListParagraph"/>
        <w:ind w:left="0"/>
        <w:jc w:val="center"/>
        <w:rPr>
          <w:sz w:val="22"/>
          <w:szCs w:val="22"/>
          <w:lang w:val="id-ID"/>
        </w:rPr>
      </w:pPr>
    </w:p>
    <w:p w14:paraId="3CCC3308" w14:textId="000DCA9D" w:rsidR="0062362B" w:rsidRDefault="0062362B" w:rsidP="002E2A21">
      <w:pPr>
        <w:pStyle w:val="ListParagraph"/>
        <w:ind w:left="0"/>
        <w:jc w:val="center"/>
        <w:rPr>
          <w:sz w:val="22"/>
          <w:szCs w:val="22"/>
          <w:lang w:val="id-ID"/>
        </w:rPr>
      </w:pPr>
    </w:p>
    <w:p w14:paraId="2C229DC9" w14:textId="5F4F49E7" w:rsidR="00A67538" w:rsidRPr="004803B6" w:rsidRDefault="00A67538" w:rsidP="002E2A21">
      <w:pPr>
        <w:pStyle w:val="ListParagraph"/>
        <w:ind w:left="0"/>
        <w:jc w:val="center"/>
        <w:rPr>
          <w:sz w:val="72"/>
          <w:szCs w:val="72"/>
          <w:lang w:val="id-ID"/>
        </w:rPr>
      </w:pPr>
    </w:p>
    <w:p w14:paraId="062C6006" w14:textId="48E3F9B9" w:rsidR="00A67538" w:rsidRPr="00BB28D8" w:rsidRDefault="00A67538" w:rsidP="002E2A21">
      <w:pPr>
        <w:pStyle w:val="ListParagraph"/>
        <w:ind w:left="0"/>
        <w:jc w:val="center"/>
        <w:rPr>
          <w:sz w:val="30"/>
          <w:szCs w:val="30"/>
          <w:lang w:val="id-ID"/>
        </w:rPr>
      </w:pPr>
    </w:p>
    <w:p w14:paraId="2C8BCDC5" w14:textId="1C1AAAC7" w:rsidR="006C5B0C" w:rsidRPr="00922147" w:rsidRDefault="006C5B0C" w:rsidP="002E2A21">
      <w:pPr>
        <w:pStyle w:val="ListParagraph"/>
        <w:ind w:left="0"/>
        <w:jc w:val="center"/>
        <w:rPr>
          <w:sz w:val="46"/>
          <w:szCs w:val="46"/>
          <w:lang w:val="id-ID"/>
        </w:rPr>
      </w:pPr>
    </w:p>
    <w:p w14:paraId="033989A6" w14:textId="2D510D39" w:rsidR="0063543C" w:rsidRDefault="00923735" w:rsidP="001D3CD3">
      <w:pPr>
        <w:pStyle w:val="ListParagraph"/>
        <w:ind w:left="0" w:right="-72"/>
        <w:rPr>
          <w:sz w:val="22"/>
          <w:szCs w:val="22"/>
          <w:lang w:val="id-ID"/>
        </w:rPr>
      </w:pPr>
      <w:r>
        <w:rPr>
          <w:sz w:val="22"/>
          <w:szCs w:val="22"/>
          <w:lang w:val="id-ID"/>
        </w:rPr>
        <w:t xml:space="preserve">Gambar </w:t>
      </w:r>
      <w:r w:rsidR="00DB12EE">
        <w:rPr>
          <w:sz w:val="22"/>
          <w:szCs w:val="22"/>
          <w:lang w:val="id-ID"/>
        </w:rPr>
        <w:t>4</w:t>
      </w:r>
      <w:r>
        <w:rPr>
          <w:sz w:val="22"/>
          <w:szCs w:val="22"/>
          <w:lang w:val="id-ID"/>
        </w:rPr>
        <w:t xml:space="preserve">. </w:t>
      </w:r>
      <w:r w:rsidR="00346493">
        <w:rPr>
          <w:sz w:val="22"/>
          <w:szCs w:val="22"/>
          <w:lang w:val="id-ID"/>
        </w:rPr>
        <w:t>Tanya Jawab Peserta Kegiatan</w:t>
      </w:r>
    </w:p>
    <w:p w14:paraId="0722369A" w14:textId="02EE6A6C" w:rsidR="00346493" w:rsidRDefault="00346493" w:rsidP="00346493">
      <w:pPr>
        <w:pStyle w:val="ListParagraph"/>
        <w:ind w:left="0" w:right="-278"/>
        <w:jc w:val="center"/>
        <w:rPr>
          <w:sz w:val="22"/>
          <w:szCs w:val="22"/>
          <w:lang w:val="id-ID"/>
        </w:rPr>
      </w:pPr>
    </w:p>
    <w:p w14:paraId="0F7567E6" w14:textId="77777777" w:rsidR="00BB0215" w:rsidRDefault="00BB0215" w:rsidP="00346493">
      <w:pPr>
        <w:pStyle w:val="ListParagraph"/>
        <w:ind w:left="0" w:right="-278"/>
        <w:jc w:val="center"/>
        <w:rPr>
          <w:sz w:val="22"/>
          <w:szCs w:val="22"/>
          <w:lang w:val="id-ID"/>
        </w:rPr>
      </w:pPr>
    </w:p>
    <w:p w14:paraId="77C2696D" w14:textId="2C7BCE18" w:rsidR="000143CF" w:rsidRDefault="00D56051" w:rsidP="002E2A21">
      <w:pPr>
        <w:pStyle w:val="ListParagraph"/>
        <w:tabs>
          <w:tab w:val="left" w:pos="3396"/>
        </w:tabs>
        <w:ind w:left="0"/>
        <w:jc w:val="both"/>
        <w:rPr>
          <w:b/>
          <w:sz w:val="22"/>
          <w:szCs w:val="22"/>
        </w:rPr>
      </w:pPr>
      <w:r w:rsidRPr="001A467C">
        <w:rPr>
          <w:b/>
          <w:sz w:val="22"/>
          <w:szCs w:val="22"/>
        </w:rPr>
        <w:t>SIMPULAN</w:t>
      </w:r>
    </w:p>
    <w:p w14:paraId="06373EDA" w14:textId="081219E0" w:rsidR="00B256B3" w:rsidRPr="00BC66D9" w:rsidRDefault="009B3D14" w:rsidP="001D3CD3">
      <w:pPr>
        <w:ind w:right="-68" w:firstLine="425"/>
        <w:jc w:val="both"/>
        <w:rPr>
          <w:sz w:val="22"/>
          <w:lang w:val="id-ID"/>
        </w:rPr>
      </w:pPr>
      <w:r w:rsidRPr="00B256B3">
        <w:rPr>
          <w:sz w:val="22"/>
        </w:rPr>
        <w:t xml:space="preserve">Kegiatan </w:t>
      </w:r>
      <w:r w:rsidR="006959A0" w:rsidRPr="00B256B3">
        <w:rPr>
          <w:sz w:val="22"/>
        </w:rPr>
        <w:t>pengabdian kepada masyarakat yang dilakukan</w:t>
      </w:r>
      <w:r>
        <w:rPr>
          <w:sz w:val="22"/>
          <w:lang w:val="id-ID"/>
        </w:rPr>
        <w:t xml:space="preserve"> Tim Kampus Mengajar Angkatan II pada SD Negeri 096 Manyabar</w:t>
      </w:r>
      <w:r w:rsidR="006959A0" w:rsidRPr="00B256B3">
        <w:rPr>
          <w:sz w:val="22"/>
        </w:rPr>
        <w:t xml:space="preserve"> </w:t>
      </w:r>
      <w:r w:rsidR="00B256B3" w:rsidRPr="009B3D14">
        <w:rPr>
          <w:sz w:val="22"/>
          <w:lang w:val="id-ID"/>
        </w:rPr>
        <w:t xml:space="preserve">selaras </w:t>
      </w:r>
      <w:r>
        <w:rPr>
          <w:sz w:val="22"/>
          <w:lang w:val="id-ID"/>
        </w:rPr>
        <w:t xml:space="preserve">dengan </w:t>
      </w:r>
      <w:r w:rsidR="00B256B3" w:rsidRPr="009B3D14">
        <w:rPr>
          <w:sz w:val="22"/>
          <w:lang w:val="id-ID"/>
        </w:rPr>
        <w:t xml:space="preserve">program MBKM (Merdeka Belajar – Kampus Merdeka) yaitu dalam hal membantu sekolah dan guru </w:t>
      </w:r>
      <w:r w:rsidR="00BC66D9">
        <w:rPr>
          <w:sz w:val="22"/>
          <w:lang w:val="id-ID"/>
        </w:rPr>
        <w:t xml:space="preserve">dalam </w:t>
      </w:r>
      <w:r w:rsidR="00B256B3" w:rsidRPr="009B3D14">
        <w:rPr>
          <w:sz w:val="22"/>
          <w:lang w:val="id-ID"/>
        </w:rPr>
        <w:t>adaptasi teknologi</w:t>
      </w:r>
      <w:r w:rsidR="00BC66D9">
        <w:rPr>
          <w:sz w:val="22"/>
          <w:lang w:val="id-ID"/>
        </w:rPr>
        <w:t xml:space="preserve"> sehingga</w:t>
      </w:r>
      <w:r w:rsidR="00B256B3" w:rsidRPr="009B3D14">
        <w:rPr>
          <w:sz w:val="22"/>
          <w:lang w:val="id-ID"/>
        </w:rPr>
        <w:t xml:space="preserve"> </w:t>
      </w:r>
      <w:r w:rsidR="00BC66D9">
        <w:rPr>
          <w:sz w:val="22"/>
          <w:lang w:val="id-ID"/>
        </w:rPr>
        <w:t>dapat menciptakan pembelajaran</w:t>
      </w:r>
      <w:r w:rsidR="00146E72">
        <w:rPr>
          <w:sz w:val="22"/>
          <w:lang w:val="id-ID"/>
        </w:rPr>
        <w:t xml:space="preserve"> </w:t>
      </w:r>
      <w:r w:rsidR="00BC66D9">
        <w:rPr>
          <w:sz w:val="22"/>
          <w:lang w:val="id-ID"/>
        </w:rPr>
        <w:t xml:space="preserve">kreatif menggunakan google classroom </w:t>
      </w:r>
      <w:r w:rsidR="00B256B3" w:rsidRPr="009B3D14">
        <w:rPr>
          <w:sz w:val="22"/>
          <w:lang w:val="id-ID"/>
        </w:rPr>
        <w:t>terutama di masa pandemi ini.</w:t>
      </w:r>
      <w:r w:rsidR="00BC66D9">
        <w:rPr>
          <w:sz w:val="22"/>
          <w:lang w:val="id-ID"/>
        </w:rPr>
        <w:t xml:space="preserve"> </w:t>
      </w:r>
      <w:r w:rsidR="00B256B3" w:rsidRPr="00BC66D9">
        <w:rPr>
          <w:sz w:val="22"/>
          <w:lang w:val="id-ID"/>
        </w:rPr>
        <w:t xml:space="preserve">Peserta kegiatan </w:t>
      </w:r>
      <w:r w:rsidR="0076208C">
        <w:rPr>
          <w:sz w:val="22"/>
          <w:lang w:val="id-ID"/>
        </w:rPr>
        <w:t xml:space="preserve">juga memperoleh pengetahuan mengenai strategi pembelajaran inovatif menggunakan platform google classroom serta </w:t>
      </w:r>
      <w:r w:rsidR="00B256B3" w:rsidRPr="00BC66D9">
        <w:rPr>
          <w:sz w:val="22"/>
          <w:lang w:val="id-ID"/>
        </w:rPr>
        <w:t>mampu memahami alur penyusunan dan pembuatan materi dengan google classroom</w:t>
      </w:r>
      <w:r w:rsidR="003A2DD0">
        <w:rPr>
          <w:sz w:val="22"/>
          <w:lang w:val="id-ID"/>
        </w:rPr>
        <w:t xml:space="preserve"> sehingga </w:t>
      </w:r>
      <w:r w:rsidR="00B256B3" w:rsidRPr="00BC66D9">
        <w:rPr>
          <w:sz w:val="22"/>
          <w:lang w:val="id-ID"/>
        </w:rPr>
        <w:t>dapat mengembangkan</w:t>
      </w:r>
      <w:r w:rsidR="00B118B9">
        <w:rPr>
          <w:sz w:val="22"/>
          <w:lang w:val="id-ID"/>
        </w:rPr>
        <w:t xml:space="preserve"> </w:t>
      </w:r>
      <w:r w:rsidR="00F7603E">
        <w:rPr>
          <w:sz w:val="22"/>
          <w:lang w:val="id-ID"/>
        </w:rPr>
        <w:t>pembelajaran</w:t>
      </w:r>
      <w:r w:rsidR="00B118B9">
        <w:rPr>
          <w:sz w:val="22"/>
          <w:lang w:val="id-ID"/>
        </w:rPr>
        <w:t xml:space="preserve"> yang diampu </w:t>
      </w:r>
      <w:r w:rsidR="00B256B3" w:rsidRPr="00BC66D9">
        <w:rPr>
          <w:sz w:val="22"/>
          <w:lang w:val="id-ID"/>
        </w:rPr>
        <w:t>berdasarkan kebutuhan kelas masing-masing.</w:t>
      </w:r>
    </w:p>
    <w:p w14:paraId="0E1D73E6" w14:textId="16D11FFD" w:rsidR="00E87D8C" w:rsidRDefault="00E87D8C" w:rsidP="00B256B3">
      <w:pPr>
        <w:pStyle w:val="ListParagraph"/>
        <w:ind w:left="0" w:firstLine="425"/>
        <w:jc w:val="both"/>
        <w:rPr>
          <w:sz w:val="22"/>
        </w:rPr>
      </w:pPr>
    </w:p>
    <w:p w14:paraId="6FC4DF1C" w14:textId="77777777" w:rsidR="00802BFC" w:rsidRDefault="00802BFC" w:rsidP="00B256B3">
      <w:pPr>
        <w:pStyle w:val="ListParagraph"/>
        <w:ind w:left="0" w:firstLine="425"/>
        <w:jc w:val="both"/>
        <w:rPr>
          <w:sz w:val="22"/>
        </w:rPr>
      </w:pPr>
    </w:p>
    <w:p w14:paraId="72C08ED0" w14:textId="194313CF" w:rsidR="0077139B" w:rsidRPr="00C67772" w:rsidRDefault="00E86964" w:rsidP="002B05DA">
      <w:pPr>
        <w:jc w:val="both"/>
        <w:rPr>
          <w:sz w:val="22"/>
          <w:szCs w:val="22"/>
        </w:rPr>
      </w:pPr>
      <w:r w:rsidRPr="00E86964">
        <w:rPr>
          <w:b/>
          <w:sz w:val="22"/>
          <w:szCs w:val="22"/>
        </w:rPr>
        <w:t>DAFTAR</w:t>
      </w:r>
      <w:r>
        <w:rPr>
          <w:b/>
          <w:sz w:val="22"/>
          <w:szCs w:val="22"/>
          <w:lang w:val="id-ID"/>
        </w:rPr>
        <w:t xml:space="preserve"> PUSTAKA</w:t>
      </w:r>
    </w:p>
    <w:p w14:paraId="77EEF4C7" w14:textId="5ADB1373" w:rsidR="00E62982" w:rsidRDefault="000C002A" w:rsidP="00E62982">
      <w:pPr>
        <w:widowControl w:val="0"/>
        <w:autoSpaceDE w:val="0"/>
        <w:autoSpaceDN w:val="0"/>
        <w:adjustRightInd w:val="0"/>
        <w:ind w:left="480" w:hanging="480"/>
        <w:jc w:val="both"/>
        <w:rPr>
          <w:noProof/>
          <w:sz w:val="22"/>
        </w:rPr>
      </w:pPr>
      <w:r w:rsidRPr="00CC1F96">
        <w:rPr>
          <w:sz w:val="22"/>
          <w:szCs w:val="22"/>
        </w:rPr>
        <w:fldChar w:fldCharType="begin" w:fldLock="1"/>
      </w:r>
      <w:r w:rsidRPr="00CC1F96">
        <w:rPr>
          <w:sz w:val="22"/>
          <w:szCs w:val="22"/>
        </w:rPr>
        <w:instrText xml:space="preserve">ADDIN Mendeley Bibliography CSL_BIBLIOGRAPHY </w:instrText>
      </w:r>
      <w:r w:rsidRPr="00CC1F96">
        <w:rPr>
          <w:sz w:val="22"/>
          <w:szCs w:val="22"/>
        </w:rPr>
        <w:fldChar w:fldCharType="separate"/>
      </w:r>
      <w:r w:rsidR="00E62982" w:rsidRPr="00E62982">
        <w:rPr>
          <w:noProof/>
          <w:sz w:val="22"/>
        </w:rPr>
        <w:t xml:space="preserve">El Fauziah, U. N., Suryani, L., &amp; Syahrizal, T. (2019). Penerapan Google Classroom Dalam Pembelajaran Bahasa Inggris Kepada Guru-Guru Bahasa Inggris Smp Di Subang. </w:t>
      </w:r>
      <w:r w:rsidR="00E62982" w:rsidRPr="00E62982">
        <w:rPr>
          <w:i/>
          <w:iCs/>
          <w:noProof/>
          <w:sz w:val="22"/>
        </w:rPr>
        <w:t>Abdimas Siliwangi</w:t>
      </w:r>
      <w:r w:rsidR="00E62982" w:rsidRPr="00E62982">
        <w:rPr>
          <w:noProof/>
          <w:sz w:val="22"/>
        </w:rPr>
        <w:t xml:space="preserve">, </w:t>
      </w:r>
      <w:r w:rsidR="00E62982" w:rsidRPr="00E62982">
        <w:rPr>
          <w:i/>
          <w:iCs/>
          <w:noProof/>
          <w:sz w:val="22"/>
        </w:rPr>
        <w:t>2</w:t>
      </w:r>
      <w:r w:rsidR="00E62982" w:rsidRPr="00E62982">
        <w:rPr>
          <w:noProof/>
          <w:sz w:val="22"/>
        </w:rPr>
        <w:t>(2), 183. https://doi.org/10.22460/as.v2i2p183-191.3281</w:t>
      </w:r>
    </w:p>
    <w:p w14:paraId="218618A4" w14:textId="77777777" w:rsidR="00E62982" w:rsidRPr="00E62982" w:rsidRDefault="00E62982" w:rsidP="00E62982">
      <w:pPr>
        <w:widowControl w:val="0"/>
        <w:autoSpaceDE w:val="0"/>
        <w:autoSpaceDN w:val="0"/>
        <w:adjustRightInd w:val="0"/>
        <w:ind w:left="480" w:hanging="480"/>
        <w:jc w:val="both"/>
        <w:rPr>
          <w:noProof/>
          <w:sz w:val="22"/>
        </w:rPr>
      </w:pPr>
    </w:p>
    <w:p w14:paraId="2531735A" w14:textId="4915C1B2" w:rsidR="00E62982" w:rsidRDefault="00E62982" w:rsidP="00E62982">
      <w:pPr>
        <w:widowControl w:val="0"/>
        <w:autoSpaceDE w:val="0"/>
        <w:autoSpaceDN w:val="0"/>
        <w:adjustRightInd w:val="0"/>
        <w:ind w:left="480" w:hanging="480"/>
        <w:jc w:val="both"/>
        <w:rPr>
          <w:noProof/>
          <w:sz w:val="22"/>
        </w:rPr>
      </w:pPr>
      <w:r w:rsidRPr="00E62982">
        <w:rPr>
          <w:noProof/>
          <w:sz w:val="22"/>
        </w:rPr>
        <w:t xml:space="preserve">GM Putra, N Irawati, A. P. (2019). Pelatihan Blog Sebagai Sarana </w:t>
      </w:r>
      <w:r w:rsidRPr="00E62982">
        <w:rPr>
          <w:noProof/>
          <w:sz w:val="22"/>
        </w:rPr>
        <w:t xml:space="preserve">Publikasi Pembelajaran Guru Sma Negeri 2 Kisaran. </w:t>
      </w:r>
      <w:r w:rsidRPr="00E62982">
        <w:rPr>
          <w:i/>
          <w:iCs/>
          <w:noProof/>
          <w:sz w:val="22"/>
        </w:rPr>
        <w:t>Jurdimas (Jurnal Pengabdian Kepada Masyarakat) Royal</w:t>
      </w:r>
      <w:r w:rsidRPr="00E62982">
        <w:rPr>
          <w:noProof/>
          <w:sz w:val="22"/>
        </w:rPr>
        <w:t xml:space="preserve">, </w:t>
      </w:r>
      <w:r w:rsidRPr="00E62982">
        <w:rPr>
          <w:i/>
          <w:iCs/>
          <w:noProof/>
          <w:sz w:val="22"/>
        </w:rPr>
        <w:t>2</w:t>
      </w:r>
      <w:r w:rsidRPr="00E62982">
        <w:rPr>
          <w:noProof/>
          <w:sz w:val="22"/>
        </w:rPr>
        <w:t>(2), 143–150. https://doi.org/10.33330/jurdimas.v2i2.373</w:t>
      </w:r>
    </w:p>
    <w:p w14:paraId="62B49A49" w14:textId="77777777" w:rsidR="00E62982" w:rsidRPr="00E62982" w:rsidRDefault="00E62982" w:rsidP="00E62982">
      <w:pPr>
        <w:widowControl w:val="0"/>
        <w:autoSpaceDE w:val="0"/>
        <w:autoSpaceDN w:val="0"/>
        <w:adjustRightInd w:val="0"/>
        <w:ind w:left="480" w:hanging="480"/>
        <w:jc w:val="both"/>
        <w:rPr>
          <w:noProof/>
          <w:sz w:val="22"/>
        </w:rPr>
      </w:pPr>
    </w:p>
    <w:p w14:paraId="7522FD50" w14:textId="458FCD71" w:rsidR="00E62982" w:rsidRDefault="00E62982" w:rsidP="00E62982">
      <w:pPr>
        <w:widowControl w:val="0"/>
        <w:autoSpaceDE w:val="0"/>
        <w:autoSpaceDN w:val="0"/>
        <w:adjustRightInd w:val="0"/>
        <w:ind w:left="480" w:hanging="480"/>
        <w:jc w:val="both"/>
        <w:rPr>
          <w:noProof/>
          <w:sz w:val="22"/>
        </w:rPr>
      </w:pPr>
      <w:r w:rsidRPr="00E62982">
        <w:rPr>
          <w:noProof/>
          <w:sz w:val="22"/>
        </w:rPr>
        <w:t xml:space="preserve">Sabran, &amp; Sabara, E. (2019). Keefektifan Google Classroom sebagai media pembelajaran. </w:t>
      </w:r>
      <w:r w:rsidRPr="00E62982">
        <w:rPr>
          <w:i/>
          <w:iCs/>
          <w:noProof/>
          <w:sz w:val="22"/>
        </w:rPr>
        <w:t>PROSIDING SEMINAR NASIONAL LEMBAGA PENELITIAN UNIVERSITAS NEGERI Makasar</w:t>
      </w:r>
      <w:r w:rsidRPr="00E62982">
        <w:rPr>
          <w:noProof/>
          <w:sz w:val="22"/>
        </w:rPr>
        <w:t>, 122–125. https://webcache.googleusercontent.com/search?q=cache:SS_jKM_r2TAJ:https://ojs.unm.ac.id/semnaslemlit/article/download/8256/4767+&amp;cd=2&amp;hl=id&amp;ct=clnk&amp;gl=id</w:t>
      </w:r>
    </w:p>
    <w:p w14:paraId="38C9499C" w14:textId="77777777" w:rsidR="00E62982" w:rsidRPr="00E62982" w:rsidRDefault="00E62982" w:rsidP="00E62982">
      <w:pPr>
        <w:widowControl w:val="0"/>
        <w:autoSpaceDE w:val="0"/>
        <w:autoSpaceDN w:val="0"/>
        <w:adjustRightInd w:val="0"/>
        <w:ind w:left="480" w:hanging="480"/>
        <w:jc w:val="both"/>
        <w:rPr>
          <w:noProof/>
          <w:sz w:val="22"/>
        </w:rPr>
      </w:pPr>
    </w:p>
    <w:p w14:paraId="5A5CDA0D" w14:textId="1D19AC2F" w:rsidR="00E62982" w:rsidRDefault="00E62982" w:rsidP="00E62982">
      <w:pPr>
        <w:widowControl w:val="0"/>
        <w:autoSpaceDE w:val="0"/>
        <w:autoSpaceDN w:val="0"/>
        <w:adjustRightInd w:val="0"/>
        <w:ind w:left="480" w:hanging="480"/>
        <w:jc w:val="both"/>
        <w:rPr>
          <w:noProof/>
          <w:sz w:val="22"/>
        </w:rPr>
      </w:pPr>
      <w:r w:rsidRPr="00E62982">
        <w:rPr>
          <w:noProof/>
          <w:sz w:val="22"/>
        </w:rPr>
        <w:t xml:space="preserve">Sriyani, I.-. (2021). Google Classroom Sebagai Solusi Pembelajaran Jarak Jauh Mata Pelajaran Administrasi Umum. </w:t>
      </w:r>
      <w:r w:rsidRPr="00E62982">
        <w:rPr>
          <w:i/>
          <w:iCs/>
          <w:noProof/>
          <w:sz w:val="22"/>
        </w:rPr>
        <w:t>Indonesian Journal of Education and Learning</w:t>
      </w:r>
      <w:r w:rsidRPr="00E62982">
        <w:rPr>
          <w:noProof/>
          <w:sz w:val="22"/>
        </w:rPr>
        <w:t xml:space="preserve">, </w:t>
      </w:r>
      <w:r w:rsidRPr="00E62982">
        <w:rPr>
          <w:i/>
          <w:iCs/>
          <w:noProof/>
          <w:sz w:val="22"/>
        </w:rPr>
        <w:t>4</w:t>
      </w:r>
      <w:r w:rsidRPr="00E62982">
        <w:rPr>
          <w:noProof/>
          <w:sz w:val="22"/>
        </w:rPr>
        <w:t>(2), 456. https://doi.org/10.31002/ijel.v4i2.3111</w:t>
      </w:r>
    </w:p>
    <w:p w14:paraId="7CEF37A0" w14:textId="77777777" w:rsidR="00E62982" w:rsidRPr="00E62982" w:rsidRDefault="00E62982" w:rsidP="00E62982">
      <w:pPr>
        <w:widowControl w:val="0"/>
        <w:autoSpaceDE w:val="0"/>
        <w:autoSpaceDN w:val="0"/>
        <w:adjustRightInd w:val="0"/>
        <w:ind w:left="480" w:hanging="480"/>
        <w:jc w:val="both"/>
        <w:rPr>
          <w:noProof/>
          <w:sz w:val="22"/>
        </w:rPr>
      </w:pPr>
    </w:p>
    <w:p w14:paraId="37260575" w14:textId="77777777" w:rsidR="00E62982" w:rsidRPr="00E62982" w:rsidRDefault="00E62982" w:rsidP="00E62982">
      <w:pPr>
        <w:widowControl w:val="0"/>
        <w:autoSpaceDE w:val="0"/>
        <w:autoSpaceDN w:val="0"/>
        <w:adjustRightInd w:val="0"/>
        <w:ind w:left="480" w:hanging="480"/>
        <w:jc w:val="both"/>
        <w:rPr>
          <w:noProof/>
          <w:sz w:val="22"/>
        </w:rPr>
      </w:pPr>
      <w:r w:rsidRPr="00E62982">
        <w:rPr>
          <w:noProof/>
          <w:sz w:val="22"/>
        </w:rPr>
        <w:t xml:space="preserve">Z Sirait, GM Putra, A. A. (2021). </w:t>
      </w:r>
      <w:r w:rsidRPr="00E62982">
        <w:rPr>
          <w:i/>
          <w:iCs/>
          <w:noProof/>
          <w:sz w:val="22"/>
        </w:rPr>
        <w:t>Application of ICT-Based Learning Model for Tahfidz Islam Islamic Private Junior High School Teachers</w:t>
      </w:r>
      <w:r w:rsidRPr="00E62982">
        <w:rPr>
          <w:noProof/>
          <w:sz w:val="22"/>
        </w:rPr>
        <w:t xml:space="preserve">. </w:t>
      </w:r>
      <w:r w:rsidRPr="00E62982">
        <w:rPr>
          <w:i/>
          <w:iCs/>
          <w:noProof/>
          <w:sz w:val="22"/>
        </w:rPr>
        <w:t>1</w:t>
      </w:r>
      <w:r w:rsidRPr="00E62982">
        <w:rPr>
          <w:noProof/>
          <w:sz w:val="22"/>
        </w:rPr>
        <w:t>, 81–89.</w:t>
      </w:r>
    </w:p>
    <w:p w14:paraId="69C7EAEE" w14:textId="0DE6D8DC" w:rsidR="00E542B4" w:rsidRDefault="000C002A" w:rsidP="0067358A">
      <w:pPr>
        <w:pStyle w:val="FootnoteText"/>
        <w:jc w:val="both"/>
      </w:pPr>
      <w:r w:rsidRPr="00CC1F96">
        <w:rPr>
          <w:sz w:val="22"/>
          <w:szCs w:val="22"/>
        </w:rPr>
        <w:fldChar w:fldCharType="end"/>
      </w:r>
    </w:p>
    <w:p w14:paraId="6F9AF502" w14:textId="77777777" w:rsidR="00E542B4" w:rsidRDefault="00E542B4" w:rsidP="00610C49">
      <w:pPr>
        <w:pStyle w:val="FootnoteText"/>
        <w:jc w:val="both"/>
      </w:pPr>
    </w:p>
    <w:p w14:paraId="0DC39769" w14:textId="23944AFF" w:rsidR="005121F2" w:rsidRDefault="005121F2" w:rsidP="00A7441C">
      <w:pPr>
        <w:pStyle w:val="FootnoteText"/>
        <w:ind w:left="476" w:hanging="476"/>
        <w:jc w:val="both"/>
        <w:rPr>
          <w:sz w:val="22"/>
          <w:szCs w:val="22"/>
        </w:rPr>
      </w:pPr>
    </w:p>
    <w:p w14:paraId="67E979B8" w14:textId="27B357AF" w:rsidR="005121F2" w:rsidRPr="00A7441C" w:rsidRDefault="005121F2" w:rsidP="00A7441C">
      <w:pPr>
        <w:pStyle w:val="FootnoteText"/>
        <w:ind w:left="476" w:hanging="476"/>
        <w:jc w:val="both"/>
        <w:rPr>
          <w:sz w:val="22"/>
          <w:szCs w:val="22"/>
        </w:rPr>
      </w:pPr>
    </w:p>
    <w:p w14:paraId="67ADCB28" w14:textId="77777777" w:rsidR="00A7441C" w:rsidRDefault="00A7441C" w:rsidP="002E2A21">
      <w:pPr>
        <w:pStyle w:val="ListParagraph"/>
        <w:tabs>
          <w:tab w:val="left" w:pos="3396"/>
        </w:tabs>
        <w:ind w:left="0"/>
        <w:jc w:val="both"/>
        <w:rPr>
          <w:b/>
          <w:sz w:val="22"/>
          <w:szCs w:val="22"/>
          <w:lang w:val="id-ID"/>
        </w:rPr>
      </w:pPr>
    </w:p>
    <w:sectPr w:rsidR="00A7441C" w:rsidSect="00325E4C">
      <w:type w:val="continuous"/>
      <w:pgSz w:w="11907" w:h="16839" w:code="9"/>
      <w:pgMar w:top="1701" w:right="1701" w:bottom="2268" w:left="2268" w:header="720" w:footer="720" w:gutter="0"/>
      <w:cols w:num="2"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DCC949" w14:textId="77777777" w:rsidR="008A014A" w:rsidRDefault="008A014A" w:rsidP="00D47E83">
      <w:r>
        <w:separator/>
      </w:r>
    </w:p>
  </w:endnote>
  <w:endnote w:type="continuationSeparator" w:id="0">
    <w:p w14:paraId="0602AEF9" w14:textId="77777777" w:rsidR="008A014A" w:rsidRDefault="008A014A"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09F630" w14:textId="77777777" w:rsidR="00AE077A" w:rsidRDefault="00AE077A">
    <w:pPr>
      <w:pStyle w:val="Footer"/>
    </w:pPr>
  </w:p>
  <w:p w14:paraId="543674AA" w14:textId="77777777" w:rsidR="00AE077A" w:rsidRDefault="00AE077A"/>
  <w:p w14:paraId="482686E2" w14:textId="77777777" w:rsidR="00AE077A" w:rsidRDefault="00AE077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608FD0" w14:textId="77777777" w:rsidR="008A014A" w:rsidRDefault="008A014A" w:rsidP="00D47E83">
      <w:r>
        <w:separator/>
      </w:r>
    </w:p>
  </w:footnote>
  <w:footnote w:type="continuationSeparator" w:id="0">
    <w:p w14:paraId="2DC66372" w14:textId="77777777" w:rsidR="008A014A" w:rsidRDefault="008A014A" w:rsidP="00D47E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8FB025" w14:textId="77777777" w:rsidR="00AE077A" w:rsidRDefault="00AE077A" w:rsidP="002959D2">
    <w:pPr>
      <w:pStyle w:val="Header"/>
    </w:pPr>
  </w:p>
  <w:p w14:paraId="5B654ADD" w14:textId="77777777" w:rsidR="00AE077A" w:rsidRPr="00EF06A4" w:rsidRDefault="00AE077A" w:rsidP="002959D2">
    <w:pPr>
      <w:pStyle w:val="Header"/>
      <w:rPr>
        <w:lang w:val="id-ID"/>
      </w:rPr>
    </w:pPr>
  </w:p>
  <w:p w14:paraId="57F5EECE" w14:textId="77777777" w:rsidR="00AE077A" w:rsidRDefault="00AE077A"/>
  <w:p w14:paraId="10D72B9B" w14:textId="77777777" w:rsidR="00AE077A" w:rsidRDefault="00AE077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67BCE"/>
    <w:multiLevelType w:val="hybridMultilevel"/>
    <w:tmpl w:val="E894FF32"/>
    <w:lvl w:ilvl="0" w:tplc="08203740">
      <w:start w:val="5"/>
      <w:numFmt w:val="decimal"/>
      <w:lvlText w:val="%1."/>
      <w:lvlJc w:val="left"/>
      <w:pPr>
        <w:ind w:left="1004" w:hanging="360"/>
      </w:pPr>
      <w:rPr>
        <w:rFonts w:hint="default"/>
        <w:b w:val="0"/>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 w15:restartNumberingAfterBreak="0">
    <w:nsid w:val="02D7131D"/>
    <w:multiLevelType w:val="multilevel"/>
    <w:tmpl w:val="39362A46"/>
    <w:lvl w:ilvl="0">
      <w:start w:val="3"/>
      <w:numFmt w:val="lowerLetter"/>
      <w:lvlText w:val="%1."/>
      <w:lvlJc w:val="left"/>
      <w:pPr>
        <w:tabs>
          <w:tab w:val="num" w:pos="1854"/>
        </w:tabs>
        <w:ind w:left="1854" w:hanging="360"/>
      </w:pPr>
      <w:rPr>
        <w:rFonts w:hint="default"/>
      </w:rPr>
    </w:lvl>
    <w:lvl w:ilvl="1">
      <w:start w:val="1"/>
      <w:numFmt w:val="decimal"/>
      <w:lvlText w:val="%2)"/>
      <w:lvlJc w:val="left"/>
      <w:pPr>
        <w:ind w:left="2574" w:hanging="360"/>
      </w:pPr>
      <w:rPr>
        <w:rFonts w:hint="default"/>
        <w:i w:val="0"/>
      </w:rPr>
    </w:lvl>
    <w:lvl w:ilvl="2">
      <w:start w:val="1"/>
      <w:numFmt w:val="decimal"/>
      <w:lvlText w:val="%3."/>
      <w:lvlJc w:val="left"/>
      <w:pPr>
        <w:tabs>
          <w:tab w:val="num" w:pos="3294"/>
        </w:tabs>
        <w:ind w:left="3294" w:hanging="360"/>
      </w:pPr>
      <w:rPr>
        <w:rFonts w:hint="default"/>
      </w:rPr>
    </w:lvl>
    <w:lvl w:ilvl="3">
      <w:start w:val="1"/>
      <w:numFmt w:val="decimal"/>
      <w:lvlText w:val="%4."/>
      <w:lvlJc w:val="left"/>
      <w:pPr>
        <w:tabs>
          <w:tab w:val="num" w:pos="4014"/>
        </w:tabs>
        <w:ind w:left="4014" w:hanging="360"/>
      </w:pPr>
      <w:rPr>
        <w:rFonts w:hint="default"/>
      </w:rPr>
    </w:lvl>
    <w:lvl w:ilvl="4">
      <w:start w:val="1"/>
      <w:numFmt w:val="decimal"/>
      <w:lvlText w:val="%5."/>
      <w:lvlJc w:val="left"/>
      <w:pPr>
        <w:tabs>
          <w:tab w:val="num" w:pos="4734"/>
        </w:tabs>
        <w:ind w:left="4734" w:hanging="360"/>
      </w:pPr>
      <w:rPr>
        <w:rFonts w:hint="default"/>
      </w:rPr>
    </w:lvl>
    <w:lvl w:ilvl="5">
      <w:start w:val="1"/>
      <w:numFmt w:val="decimal"/>
      <w:lvlText w:val="%6."/>
      <w:lvlJc w:val="left"/>
      <w:pPr>
        <w:tabs>
          <w:tab w:val="num" w:pos="5454"/>
        </w:tabs>
        <w:ind w:left="5454" w:hanging="360"/>
      </w:pPr>
      <w:rPr>
        <w:rFonts w:hint="default"/>
      </w:rPr>
    </w:lvl>
    <w:lvl w:ilvl="6">
      <w:start w:val="1"/>
      <w:numFmt w:val="decimal"/>
      <w:lvlText w:val="%7."/>
      <w:lvlJc w:val="left"/>
      <w:pPr>
        <w:tabs>
          <w:tab w:val="num" w:pos="6174"/>
        </w:tabs>
        <w:ind w:left="6174" w:hanging="360"/>
      </w:pPr>
      <w:rPr>
        <w:rFonts w:hint="default"/>
      </w:rPr>
    </w:lvl>
    <w:lvl w:ilvl="7">
      <w:start w:val="1"/>
      <w:numFmt w:val="decimal"/>
      <w:lvlText w:val="%8."/>
      <w:lvlJc w:val="left"/>
      <w:pPr>
        <w:tabs>
          <w:tab w:val="num" w:pos="6894"/>
        </w:tabs>
        <w:ind w:left="6894" w:hanging="360"/>
      </w:pPr>
      <w:rPr>
        <w:rFonts w:hint="default"/>
      </w:rPr>
    </w:lvl>
    <w:lvl w:ilvl="8">
      <w:start w:val="1"/>
      <w:numFmt w:val="decimal"/>
      <w:lvlText w:val="%9."/>
      <w:lvlJc w:val="left"/>
      <w:pPr>
        <w:tabs>
          <w:tab w:val="num" w:pos="7614"/>
        </w:tabs>
        <w:ind w:left="7614" w:hanging="360"/>
      </w:pPr>
      <w:rPr>
        <w:rFonts w:hint="default"/>
      </w:rPr>
    </w:lvl>
  </w:abstractNum>
  <w:abstractNum w:abstractNumId="2" w15:restartNumberingAfterBreak="0">
    <w:nsid w:val="09F82877"/>
    <w:multiLevelType w:val="hybridMultilevel"/>
    <w:tmpl w:val="D26878C4"/>
    <w:lvl w:ilvl="0" w:tplc="7460071C">
      <w:start w:val="1"/>
      <w:numFmt w:val="decimal"/>
      <w:lvlText w:val="%1."/>
      <w:lvlJc w:val="left"/>
      <w:pPr>
        <w:ind w:left="720" w:hanging="360"/>
      </w:pPr>
      <w:rPr>
        <w:rFonts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986B3D"/>
    <w:multiLevelType w:val="hybridMultilevel"/>
    <w:tmpl w:val="B16E37E2"/>
    <w:lvl w:ilvl="0" w:tplc="B48016EE">
      <w:start w:val="1"/>
      <w:numFmt w:val="lowerLetter"/>
      <w:lvlText w:val="%1)"/>
      <w:lvlJc w:val="left"/>
      <w:pPr>
        <w:ind w:left="19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D133672"/>
    <w:multiLevelType w:val="multilevel"/>
    <w:tmpl w:val="65A85A7C"/>
    <w:lvl w:ilvl="0">
      <w:start w:val="1"/>
      <w:numFmt w:val="lowerLetter"/>
      <w:lvlText w:val="%1."/>
      <w:lvlJc w:val="left"/>
      <w:pPr>
        <w:tabs>
          <w:tab w:val="num" w:pos="720"/>
        </w:tabs>
        <w:ind w:left="720" w:hanging="360"/>
      </w:pPr>
    </w:lvl>
    <w:lvl w:ilvl="1">
      <w:start w:val="1"/>
      <w:numFmt w:val="decimal"/>
      <w:lvlText w:val="%2)"/>
      <w:lvlJc w:val="left"/>
      <w:pPr>
        <w:ind w:left="1440" w:hanging="360"/>
      </w:pPr>
      <w:rPr>
        <w:rFonts w:hint="default"/>
        <w:i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D134B64"/>
    <w:multiLevelType w:val="hybridMultilevel"/>
    <w:tmpl w:val="CC08F8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28A5A8B"/>
    <w:multiLevelType w:val="hybridMultilevel"/>
    <w:tmpl w:val="256C16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E2233A"/>
    <w:multiLevelType w:val="hybridMultilevel"/>
    <w:tmpl w:val="0584FF0E"/>
    <w:lvl w:ilvl="0" w:tplc="5CDAA9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012F92"/>
    <w:multiLevelType w:val="hybridMultilevel"/>
    <w:tmpl w:val="A1CE0A74"/>
    <w:lvl w:ilvl="0" w:tplc="816A59F4">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8605059"/>
    <w:multiLevelType w:val="hybridMultilevel"/>
    <w:tmpl w:val="315E4692"/>
    <w:lvl w:ilvl="0" w:tplc="0409000F">
      <w:start w:val="1"/>
      <w:numFmt w:val="decimal"/>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0" w15:restartNumberingAfterBreak="0">
    <w:nsid w:val="1A265858"/>
    <w:multiLevelType w:val="hybridMultilevel"/>
    <w:tmpl w:val="D6F4CB8E"/>
    <w:lvl w:ilvl="0" w:tplc="74763DD2">
      <w:start w:val="1"/>
      <w:numFmt w:val="lowerLetter"/>
      <w:lvlText w:val="%1)"/>
      <w:lvlJc w:val="left"/>
      <w:pPr>
        <w:ind w:left="19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C947DCA"/>
    <w:multiLevelType w:val="hybridMultilevel"/>
    <w:tmpl w:val="DD28F342"/>
    <w:lvl w:ilvl="0" w:tplc="0409000F">
      <w:start w:val="1"/>
      <w:numFmt w:val="decimal"/>
      <w:lvlText w:val="%1."/>
      <w:lvlJc w:val="left"/>
      <w:pPr>
        <w:ind w:left="50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7722C0"/>
    <w:multiLevelType w:val="hybridMultilevel"/>
    <w:tmpl w:val="ED08E6D4"/>
    <w:lvl w:ilvl="0" w:tplc="04210011">
      <w:start w:val="1"/>
      <w:numFmt w:val="decimal"/>
      <w:lvlText w:val="%1)"/>
      <w:lvlJc w:val="left"/>
      <w:pPr>
        <w:ind w:left="720" w:hanging="360"/>
      </w:pPr>
    </w:lvl>
    <w:lvl w:ilvl="1" w:tplc="07D83608">
      <w:start w:val="1"/>
      <w:numFmt w:val="decimal"/>
      <w:lvlText w:val="%2)"/>
      <w:lvlJc w:val="left"/>
      <w:pPr>
        <w:ind w:left="1440" w:hanging="360"/>
      </w:pPr>
      <w:rPr>
        <w:rFonts w:hint="default"/>
        <w:i w:val="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51A050D"/>
    <w:multiLevelType w:val="hybridMultilevel"/>
    <w:tmpl w:val="E55ECD9A"/>
    <w:lvl w:ilvl="0" w:tplc="04210017">
      <w:start w:val="1"/>
      <w:numFmt w:val="lowerLetter"/>
      <w:lvlText w:val="%1)"/>
      <w:lvlJc w:val="left"/>
      <w:pPr>
        <w:ind w:left="19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5921808"/>
    <w:multiLevelType w:val="hybridMultilevel"/>
    <w:tmpl w:val="CE680FD0"/>
    <w:lvl w:ilvl="0" w:tplc="35D4717A">
      <w:start w:val="1"/>
      <w:numFmt w:val="upperLetter"/>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268573F5"/>
    <w:multiLevelType w:val="hybridMultilevel"/>
    <w:tmpl w:val="CD66563E"/>
    <w:lvl w:ilvl="0" w:tplc="1CB6B84E">
      <w:start w:val="1"/>
      <w:numFmt w:val="decimal"/>
      <w:lvlText w:val="%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94F7DEE"/>
    <w:multiLevelType w:val="hybridMultilevel"/>
    <w:tmpl w:val="34367E0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E442D64"/>
    <w:multiLevelType w:val="hybridMultilevel"/>
    <w:tmpl w:val="C37263FA"/>
    <w:lvl w:ilvl="0" w:tplc="2432FBCE">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F660994"/>
    <w:multiLevelType w:val="hybridMultilevel"/>
    <w:tmpl w:val="A1E67876"/>
    <w:lvl w:ilvl="0" w:tplc="04210017">
      <w:start w:val="1"/>
      <w:numFmt w:val="lowerLetter"/>
      <w:lvlText w:val="%1)"/>
      <w:lvlJc w:val="left"/>
      <w:pPr>
        <w:ind w:left="1920" w:hanging="360"/>
      </w:p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9" w15:restartNumberingAfterBreak="0">
    <w:nsid w:val="32AB145A"/>
    <w:multiLevelType w:val="hybridMultilevel"/>
    <w:tmpl w:val="53BA9E5A"/>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2B34AE8"/>
    <w:multiLevelType w:val="multilevel"/>
    <w:tmpl w:val="659800F0"/>
    <w:lvl w:ilvl="0">
      <w:start w:val="1"/>
      <w:numFmt w:val="lowerLetter"/>
      <w:lvlText w:val="%1."/>
      <w:lvlJc w:val="left"/>
      <w:pPr>
        <w:tabs>
          <w:tab w:val="num" w:pos="720"/>
        </w:tabs>
        <w:ind w:left="720" w:hanging="360"/>
      </w:pPr>
      <w:rPr>
        <w:rFonts w:hint="default"/>
      </w:rPr>
    </w:lvl>
    <w:lvl w:ilvl="1">
      <w:start w:val="1"/>
      <w:numFmt w:val="decimal"/>
      <w:lvlText w:val="%2)"/>
      <w:lvlJc w:val="left"/>
      <w:pPr>
        <w:ind w:left="1440" w:hanging="360"/>
      </w:pPr>
      <w:rPr>
        <w:rFonts w:hint="default"/>
        <w:i w:val="0"/>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34027233"/>
    <w:multiLevelType w:val="hybridMultilevel"/>
    <w:tmpl w:val="F1A26A08"/>
    <w:lvl w:ilvl="0" w:tplc="3DA41250">
      <w:start w:val="1"/>
      <w:numFmt w:val="decimal"/>
      <w:lvlText w:val="%1."/>
      <w:lvlJc w:val="left"/>
      <w:pPr>
        <w:ind w:left="402" w:hanging="360"/>
      </w:pPr>
      <w:rPr>
        <w:rFonts w:hint="default"/>
      </w:rPr>
    </w:lvl>
    <w:lvl w:ilvl="1" w:tplc="04210019" w:tentative="1">
      <w:start w:val="1"/>
      <w:numFmt w:val="lowerLetter"/>
      <w:lvlText w:val="%2."/>
      <w:lvlJc w:val="left"/>
      <w:pPr>
        <w:ind w:left="1122" w:hanging="360"/>
      </w:pPr>
    </w:lvl>
    <w:lvl w:ilvl="2" w:tplc="0421001B" w:tentative="1">
      <w:start w:val="1"/>
      <w:numFmt w:val="lowerRoman"/>
      <w:lvlText w:val="%3."/>
      <w:lvlJc w:val="right"/>
      <w:pPr>
        <w:ind w:left="1842" w:hanging="180"/>
      </w:pPr>
    </w:lvl>
    <w:lvl w:ilvl="3" w:tplc="0421000F" w:tentative="1">
      <w:start w:val="1"/>
      <w:numFmt w:val="decimal"/>
      <w:lvlText w:val="%4."/>
      <w:lvlJc w:val="left"/>
      <w:pPr>
        <w:ind w:left="2562" w:hanging="360"/>
      </w:pPr>
    </w:lvl>
    <w:lvl w:ilvl="4" w:tplc="04210019" w:tentative="1">
      <w:start w:val="1"/>
      <w:numFmt w:val="lowerLetter"/>
      <w:lvlText w:val="%5."/>
      <w:lvlJc w:val="left"/>
      <w:pPr>
        <w:ind w:left="3282" w:hanging="360"/>
      </w:pPr>
    </w:lvl>
    <w:lvl w:ilvl="5" w:tplc="0421001B" w:tentative="1">
      <w:start w:val="1"/>
      <w:numFmt w:val="lowerRoman"/>
      <w:lvlText w:val="%6."/>
      <w:lvlJc w:val="right"/>
      <w:pPr>
        <w:ind w:left="4002" w:hanging="180"/>
      </w:pPr>
    </w:lvl>
    <w:lvl w:ilvl="6" w:tplc="0421000F" w:tentative="1">
      <w:start w:val="1"/>
      <w:numFmt w:val="decimal"/>
      <w:lvlText w:val="%7."/>
      <w:lvlJc w:val="left"/>
      <w:pPr>
        <w:ind w:left="4722" w:hanging="360"/>
      </w:pPr>
    </w:lvl>
    <w:lvl w:ilvl="7" w:tplc="04210019" w:tentative="1">
      <w:start w:val="1"/>
      <w:numFmt w:val="lowerLetter"/>
      <w:lvlText w:val="%8."/>
      <w:lvlJc w:val="left"/>
      <w:pPr>
        <w:ind w:left="5442" w:hanging="360"/>
      </w:pPr>
    </w:lvl>
    <w:lvl w:ilvl="8" w:tplc="0421001B" w:tentative="1">
      <w:start w:val="1"/>
      <w:numFmt w:val="lowerRoman"/>
      <w:lvlText w:val="%9."/>
      <w:lvlJc w:val="right"/>
      <w:pPr>
        <w:ind w:left="6162" w:hanging="180"/>
      </w:pPr>
    </w:lvl>
  </w:abstractNum>
  <w:abstractNum w:abstractNumId="22" w15:restartNumberingAfterBreak="0">
    <w:nsid w:val="35D6177E"/>
    <w:multiLevelType w:val="hybridMultilevel"/>
    <w:tmpl w:val="F47254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845" w:hanging="360"/>
      </w:pPr>
      <w:rPr>
        <w:rFonts w:ascii="Courier New" w:hAnsi="Courier New" w:cs="Courier New" w:hint="default"/>
      </w:rPr>
    </w:lvl>
    <w:lvl w:ilvl="2" w:tplc="04090005" w:tentative="1">
      <w:start w:val="1"/>
      <w:numFmt w:val="bullet"/>
      <w:lvlText w:val=""/>
      <w:lvlJc w:val="left"/>
      <w:pPr>
        <w:ind w:left="2565" w:hanging="360"/>
      </w:pPr>
      <w:rPr>
        <w:rFonts w:ascii="Wingdings" w:hAnsi="Wingdings" w:hint="default"/>
      </w:rPr>
    </w:lvl>
    <w:lvl w:ilvl="3" w:tplc="04090001" w:tentative="1">
      <w:start w:val="1"/>
      <w:numFmt w:val="bullet"/>
      <w:lvlText w:val=""/>
      <w:lvlJc w:val="left"/>
      <w:pPr>
        <w:ind w:left="3285" w:hanging="360"/>
      </w:pPr>
      <w:rPr>
        <w:rFonts w:ascii="Symbol" w:hAnsi="Symbol" w:hint="default"/>
      </w:rPr>
    </w:lvl>
    <w:lvl w:ilvl="4" w:tplc="04090003" w:tentative="1">
      <w:start w:val="1"/>
      <w:numFmt w:val="bullet"/>
      <w:lvlText w:val="o"/>
      <w:lvlJc w:val="left"/>
      <w:pPr>
        <w:ind w:left="4005" w:hanging="360"/>
      </w:pPr>
      <w:rPr>
        <w:rFonts w:ascii="Courier New" w:hAnsi="Courier New" w:cs="Courier New" w:hint="default"/>
      </w:rPr>
    </w:lvl>
    <w:lvl w:ilvl="5" w:tplc="04090005" w:tentative="1">
      <w:start w:val="1"/>
      <w:numFmt w:val="bullet"/>
      <w:lvlText w:val=""/>
      <w:lvlJc w:val="left"/>
      <w:pPr>
        <w:ind w:left="4725" w:hanging="360"/>
      </w:pPr>
      <w:rPr>
        <w:rFonts w:ascii="Wingdings" w:hAnsi="Wingdings" w:hint="default"/>
      </w:rPr>
    </w:lvl>
    <w:lvl w:ilvl="6" w:tplc="04090001" w:tentative="1">
      <w:start w:val="1"/>
      <w:numFmt w:val="bullet"/>
      <w:lvlText w:val=""/>
      <w:lvlJc w:val="left"/>
      <w:pPr>
        <w:ind w:left="5445" w:hanging="360"/>
      </w:pPr>
      <w:rPr>
        <w:rFonts w:ascii="Symbol" w:hAnsi="Symbol" w:hint="default"/>
      </w:rPr>
    </w:lvl>
    <w:lvl w:ilvl="7" w:tplc="04090003" w:tentative="1">
      <w:start w:val="1"/>
      <w:numFmt w:val="bullet"/>
      <w:lvlText w:val="o"/>
      <w:lvlJc w:val="left"/>
      <w:pPr>
        <w:ind w:left="6165" w:hanging="360"/>
      </w:pPr>
      <w:rPr>
        <w:rFonts w:ascii="Courier New" w:hAnsi="Courier New" w:cs="Courier New" w:hint="default"/>
      </w:rPr>
    </w:lvl>
    <w:lvl w:ilvl="8" w:tplc="04090005" w:tentative="1">
      <w:start w:val="1"/>
      <w:numFmt w:val="bullet"/>
      <w:lvlText w:val=""/>
      <w:lvlJc w:val="left"/>
      <w:pPr>
        <w:ind w:left="6885" w:hanging="360"/>
      </w:pPr>
      <w:rPr>
        <w:rFonts w:ascii="Wingdings" w:hAnsi="Wingdings" w:hint="default"/>
      </w:rPr>
    </w:lvl>
  </w:abstractNum>
  <w:abstractNum w:abstractNumId="23" w15:restartNumberingAfterBreak="0">
    <w:nsid w:val="39163DE1"/>
    <w:multiLevelType w:val="hybridMultilevel"/>
    <w:tmpl w:val="C15ED8E2"/>
    <w:lvl w:ilvl="0" w:tplc="17C0A1C4">
      <w:start w:val="1"/>
      <w:numFmt w:val="decimal"/>
      <w:lvlText w:val="%1."/>
      <w:lvlJc w:val="left"/>
      <w:pPr>
        <w:ind w:left="720" w:hanging="360"/>
      </w:pPr>
      <w:rPr>
        <w:rFonts w:hint="default"/>
        <w:b w:val="0"/>
        <w:bCs w:val="0"/>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A5637DD"/>
    <w:multiLevelType w:val="hybridMultilevel"/>
    <w:tmpl w:val="D1845820"/>
    <w:lvl w:ilvl="0" w:tplc="371EE792">
      <w:start w:val="1"/>
      <w:numFmt w:val="lowerLetter"/>
      <w:lvlText w:val="%1)"/>
      <w:lvlJc w:val="left"/>
      <w:pPr>
        <w:ind w:left="19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3D5352CC"/>
    <w:multiLevelType w:val="hybridMultilevel"/>
    <w:tmpl w:val="5D7E235C"/>
    <w:lvl w:ilvl="0" w:tplc="7892F2FE">
      <w:start w:val="1"/>
      <w:numFmt w:val="lowerLetter"/>
      <w:lvlText w:val="%1)"/>
      <w:lvlJc w:val="left"/>
      <w:pPr>
        <w:ind w:left="19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19D7801"/>
    <w:multiLevelType w:val="hybridMultilevel"/>
    <w:tmpl w:val="C0EA7E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1E93E1A"/>
    <w:multiLevelType w:val="hybridMultilevel"/>
    <w:tmpl w:val="1A929FA6"/>
    <w:lvl w:ilvl="0" w:tplc="9D18139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42945879"/>
    <w:multiLevelType w:val="multilevel"/>
    <w:tmpl w:val="4AC02766"/>
    <w:lvl w:ilvl="0">
      <w:start w:val="1"/>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rPr>
        <w:rFonts w:hint="default"/>
        <w:b w:val="0"/>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4934152C"/>
    <w:multiLevelType w:val="hybridMultilevel"/>
    <w:tmpl w:val="4DE0103A"/>
    <w:lvl w:ilvl="0" w:tplc="DDAE11C4">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B205FCA"/>
    <w:multiLevelType w:val="hybridMultilevel"/>
    <w:tmpl w:val="2CF04A9C"/>
    <w:lvl w:ilvl="0" w:tplc="C248DF7E">
      <w:start w:val="1"/>
      <w:numFmt w:val="lowerLetter"/>
      <w:lvlText w:val="%1)"/>
      <w:lvlJc w:val="left"/>
      <w:pPr>
        <w:ind w:left="19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4E4E4783"/>
    <w:multiLevelType w:val="multilevel"/>
    <w:tmpl w:val="7CBC950A"/>
    <w:lvl w:ilvl="0">
      <w:start w:val="1"/>
      <w:numFmt w:val="lowerLetter"/>
      <w:lvlText w:val="%1."/>
      <w:lvlJc w:val="left"/>
      <w:pPr>
        <w:tabs>
          <w:tab w:val="num" w:pos="720"/>
        </w:tabs>
        <w:ind w:left="720" w:hanging="360"/>
      </w:pPr>
      <w:rPr>
        <w:rFonts w:hint="default"/>
        <w:i w:val="0"/>
      </w:rPr>
    </w:lvl>
    <w:lvl w:ilvl="1">
      <w:start w:val="1"/>
      <w:numFmt w:val="decimal"/>
      <w:lvlText w:val="%2)"/>
      <w:lvlJc w:val="left"/>
      <w:pPr>
        <w:ind w:left="1440" w:hanging="360"/>
      </w:pPr>
      <w:rPr>
        <w:rFonts w:hint="default"/>
        <w:i w:val="0"/>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2" w15:restartNumberingAfterBreak="0">
    <w:nsid w:val="506201CA"/>
    <w:multiLevelType w:val="hybridMultilevel"/>
    <w:tmpl w:val="7966C42A"/>
    <w:lvl w:ilvl="0" w:tplc="2AFAFC42">
      <w:start w:val="1"/>
      <w:numFmt w:val="decimal"/>
      <w:lvlText w:val="%1."/>
      <w:lvlJc w:val="left"/>
      <w:pPr>
        <w:ind w:left="644" w:hanging="360"/>
      </w:pPr>
      <w:rPr>
        <w:rFonts w:hint="default"/>
        <w:i w:val="0"/>
        <w:iCs/>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3" w15:restartNumberingAfterBreak="0">
    <w:nsid w:val="55375548"/>
    <w:multiLevelType w:val="hybridMultilevel"/>
    <w:tmpl w:val="C89485EC"/>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9E14877"/>
    <w:multiLevelType w:val="hybridMultilevel"/>
    <w:tmpl w:val="8A72B1CA"/>
    <w:lvl w:ilvl="0" w:tplc="04210019">
      <w:start w:val="1"/>
      <w:numFmt w:val="lowerLetter"/>
      <w:lvlText w:val="%1."/>
      <w:lvlJc w:val="left"/>
      <w:pPr>
        <w:ind w:left="1080" w:hanging="360"/>
      </w:p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5" w15:restartNumberingAfterBreak="0">
    <w:nsid w:val="5A7B57F3"/>
    <w:multiLevelType w:val="multilevel"/>
    <w:tmpl w:val="4AC02766"/>
    <w:lvl w:ilvl="0">
      <w:start w:val="1"/>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rPr>
        <w:rFonts w:hint="default"/>
        <w:b w:val="0"/>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6" w15:restartNumberingAfterBreak="0">
    <w:nsid w:val="60B26433"/>
    <w:multiLevelType w:val="hybridMultilevel"/>
    <w:tmpl w:val="9D3EEE3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7" w15:restartNumberingAfterBreak="0">
    <w:nsid w:val="6881655B"/>
    <w:multiLevelType w:val="hybridMultilevel"/>
    <w:tmpl w:val="CE484AA6"/>
    <w:lvl w:ilvl="0" w:tplc="23DE8894">
      <w:start w:val="1"/>
      <w:numFmt w:val="decimal"/>
      <w:lvlText w:val="%1."/>
      <w:lvlJc w:val="left"/>
      <w:pPr>
        <w:ind w:left="1080" w:hanging="360"/>
      </w:pPr>
      <w:rPr>
        <w:rFonts w:hint="default"/>
        <w:b w:val="0"/>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080403C"/>
    <w:multiLevelType w:val="hybridMultilevel"/>
    <w:tmpl w:val="81283BC6"/>
    <w:lvl w:ilvl="0" w:tplc="86D28720">
      <w:start w:val="1"/>
      <w:numFmt w:val="decimal"/>
      <w:lvlText w:val="%1."/>
      <w:lvlJc w:val="left"/>
      <w:pPr>
        <w:ind w:left="405" w:hanging="360"/>
      </w:pPr>
      <w:rPr>
        <w:rFonts w:hint="default"/>
        <w:b w:val="0"/>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39" w15:restartNumberingAfterBreak="0">
    <w:nsid w:val="7B9E28AC"/>
    <w:multiLevelType w:val="hybridMultilevel"/>
    <w:tmpl w:val="CE680FD0"/>
    <w:lvl w:ilvl="0" w:tplc="35D4717A">
      <w:start w:val="1"/>
      <w:numFmt w:val="upperLetter"/>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0" w15:restartNumberingAfterBreak="0">
    <w:nsid w:val="7BAC416C"/>
    <w:multiLevelType w:val="hybridMultilevel"/>
    <w:tmpl w:val="B6C42EF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DA20A8A"/>
    <w:multiLevelType w:val="hybridMultilevel"/>
    <w:tmpl w:val="ED0C87E0"/>
    <w:lvl w:ilvl="0" w:tplc="20F0E490">
      <w:start w:val="1"/>
      <w:numFmt w:val="lowerLetter"/>
      <w:lvlText w:val="%1)"/>
      <w:lvlJc w:val="left"/>
      <w:pPr>
        <w:ind w:left="19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8"/>
  </w:num>
  <w:num w:numId="2">
    <w:abstractNumId w:val="36"/>
  </w:num>
  <w:num w:numId="3">
    <w:abstractNumId w:val="4"/>
  </w:num>
  <w:num w:numId="4">
    <w:abstractNumId w:val="20"/>
  </w:num>
  <w:num w:numId="5">
    <w:abstractNumId w:val="12"/>
  </w:num>
  <w:num w:numId="6">
    <w:abstractNumId w:val="18"/>
  </w:num>
  <w:num w:numId="7">
    <w:abstractNumId w:val="10"/>
  </w:num>
  <w:num w:numId="8">
    <w:abstractNumId w:val="13"/>
  </w:num>
  <w:num w:numId="9">
    <w:abstractNumId w:val="1"/>
  </w:num>
  <w:num w:numId="10">
    <w:abstractNumId w:val="34"/>
  </w:num>
  <w:num w:numId="11">
    <w:abstractNumId w:val="41"/>
  </w:num>
  <w:num w:numId="12">
    <w:abstractNumId w:val="24"/>
  </w:num>
  <w:num w:numId="13">
    <w:abstractNumId w:val="30"/>
  </w:num>
  <w:num w:numId="14">
    <w:abstractNumId w:val="25"/>
  </w:num>
  <w:num w:numId="15">
    <w:abstractNumId w:val="3"/>
  </w:num>
  <w:num w:numId="16">
    <w:abstractNumId w:val="31"/>
  </w:num>
  <w:num w:numId="17">
    <w:abstractNumId w:val="35"/>
  </w:num>
  <w:num w:numId="18">
    <w:abstractNumId w:val="33"/>
  </w:num>
  <w:num w:numId="19">
    <w:abstractNumId w:val="39"/>
  </w:num>
  <w:num w:numId="20">
    <w:abstractNumId w:val="9"/>
  </w:num>
  <w:num w:numId="21">
    <w:abstractNumId w:val="37"/>
  </w:num>
  <w:num w:numId="22">
    <w:abstractNumId w:val="38"/>
  </w:num>
  <w:num w:numId="23">
    <w:abstractNumId w:val="22"/>
  </w:num>
  <w:num w:numId="24">
    <w:abstractNumId w:val="26"/>
  </w:num>
  <w:num w:numId="25">
    <w:abstractNumId w:val="11"/>
  </w:num>
  <w:num w:numId="26">
    <w:abstractNumId w:val="29"/>
  </w:num>
  <w:num w:numId="27">
    <w:abstractNumId w:val="2"/>
  </w:num>
  <w:num w:numId="28">
    <w:abstractNumId w:val="15"/>
  </w:num>
  <w:num w:numId="29">
    <w:abstractNumId w:val="7"/>
  </w:num>
  <w:num w:numId="30">
    <w:abstractNumId w:val="16"/>
  </w:num>
  <w:num w:numId="31">
    <w:abstractNumId w:val="6"/>
  </w:num>
  <w:num w:numId="32">
    <w:abstractNumId w:val="28"/>
  </w:num>
  <w:num w:numId="33">
    <w:abstractNumId w:val="27"/>
  </w:num>
  <w:num w:numId="34">
    <w:abstractNumId w:val="21"/>
  </w:num>
  <w:num w:numId="35">
    <w:abstractNumId w:val="14"/>
  </w:num>
  <w:num w:numId="36">
    <w:abstractNumId w:val="32"/>
  </w:num>
  <w:num w:numId="37">
    <w:abstractNumId w:val="0"/>
  </w:num>
  <w:num w:numId="38">
    <w:abstractNumId w:val="17"/>
  </w:num>
  <w:num w:numId="39">
    <w:abstractNumId w:val="19"/>
  </w:num>
  <w:num w:numId="40">
    <w:abstractNumId w:val="23"/>
  </w:num>
  <w:num w:numId="41">
    <w:abstractNumId w:val="40"/>
  </w:num>
  <w:num w:numId="42">
    <w:abstractNumId w:val="5"/>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7Q0tjQ2MTc3NTQ0MTFQ0lEKTi0uzszPAykwqwUAGmvw2CwAAAA="/>
  </w:docVars>
  <w:rsids>
    <w:rsidRoot w:val="00D47E83"/>
    <w:rsid w:val="000017F3"/>
    <w:rsid w:val="00002C57"/>
    <w:rsid w:val="000035BF"/>
    <w:rsid w:val="00006508"/>
    <w:rsid w:val="000076ED"/>
    <w:rsid w:val="00007A6D"/>
    <w:rsid w:val="000107D1"/>
    <w:rsid w:val="00013BD6"/>
    <w:rsid w:val="000141F1"/>
    <w:rsid w:val="000143CF"/>
    <w:rsid w:val="00014B0A"/>
    <w:rsid w:val="000164F0"/>
    <w:rsid w:val="00024F6D"/>
    <w:rsid w:val="00025EE2"/>
    <w:rsid w:val="0002622A"/>
    <w:rsid w:val="00026F75"/>
    <w:rsid w:val="00027234"/>
    <w:rsid w:val="0003101C"/>
    <w:rsid w:val="0003352A"/>
    <w:rsid w:val="0003778A"/>
    <w:rsid w:val="00043989"/>
    <w:rsid w:val="00043E3B"/>
    <w:rsid w:val="0004549D"/>
    <w:rsid w:val="000455A4"/>
    <w:rsid w:val="000466D6"/>
    <w:rsid w:val="000571BC"/>
    <w:rsid w:val="00061921"/>
    <w:rsid w:val="0006623F"/>
    <w:rsid w:val="000662FE"/>
    <w:rsid w:val="0006709B"/>
    <w:rsid w:val="00070849"/>
    <w:rsid w:val="00072024"/>
    <w:rsid w:val="00081CE7"/>
    <w:rsid w:val="0008672E"/>
    <w:rsid w:val="0009198E"/>
    <w:rsid w:val="0009374C"/>
    <w:rsid w:val="0009385C"/>
    <w:rsid w:val="00097959"/>
    <w:rsid w:val="000A0A84"/>
    <w:rsid w:val="000A2970"/>
    <w:rsid w:val="000A34F1"/>
    <w:rsid w:val="000A470B"/>
    <w:rsid w:val="000A5B6F"/>
    <w:rsid w:val="000B0E37"/>
    <w:rsid w:val="000B4C0A"/>
    <w:rsid w:val="000B4FBE"/>
    <w:rsid w:val="000C002A"/>
    <w:rsid w:val="000C0C13"/>
    <w:rsid w:val="000C0EF6"/>
    <w:rsid w:val="000C21FD"/>
    <w:rsid w:val="000C2FB0"/>
    <w:rsid w:val="000C3B90"/>
    <w:rsid w:val="000C4206"/>
    <w:rsid w:val="000C6100"/>
    <w:rsid w:val="000C67B9"/>
    <w:rsid w:val="000D11BE"/>
    <w:rsid w:val="000D2C91"/>
    <w:rsid w:val="000D33AC"/>
    <w:rsid w:val="000D3BBF"/>
    <w:rsid w:val="000E27F7"/>
    <w:rsid w:val="000E4D2B"/>
    <w:rsid w:val="000F1B5A"/>
    <w:rsid w:val="001001BF"/>
    <w:rsid w:val="00100D3A"/>
    <w:rsid w:val="00100D86"/>
    <w:rsid w:val="001066C3"/>
    <w:rsid w:val="00116672"/>
    <w:rsid w:val="00122905"/>
    <w:rsid w:val="00123F0B"/>
    <w:rsid w:val="0012570F"/>
    <w:rsid w:val="0012691A"/>
    <w:rsid w:val="00133413"/>
    <w:rsid w:val="0013379B"/>
    <w:rsid w:val="001340A9"/>
    <w:rsid w:val="00135D2C"/>
    <w:rsid w:val="00136879"/>
    <w:rsid w:val="0014014C"/>
    <w:rsid w:val="001459A7"/>
    <w:rsid w:val="00145AE6"/>
    <w:rsid w:val="00145F11"/>
    <w:rsid w:val="001461ED"/>
    <w:rsid w:val="00146E72"/>
    <w:rsid w:val="00152160"/>
    <w:rsid w:val="00157CF0"/>
    <w:rsid w:val="00161F7A"/>
    <w:rsid w:val="001659EB"/>
    <w:rsid w:val="00167C9E"/>
    <w:rsid w:val="00171A5A"/>
    <w:rsid w:val="001722D6"/>
    <w:rsid w:val="00174162"/>
    <w:rsid w:val="001834F0"/>
    <w:rsid w:val="00184C45"/>
    <w:rsid w:val="00184D2A"/>
    <w:rsid w:val="00186CCF"/>
    <w:rsid w:val="00197E44"/>
    <w:rsid w:val="001A11E9"/>
    <w:rsid w:val="001A1FDD"/>
    <w:rsid w:val="001A206F"/>
    <w:rsid w:val="001A2559"/>
    <w:rsid w:val="001A3E86"/>
    <w:rsid w:val="001A467C"/>
    <w:rsid w:val="001A5FD8"/>
    <w:rsid w:val="001A7966"/>
    <w:rsid w:val="001A79F9"/>
    <w:rsid w:val="001B17B3"/>
    <w:rsid w:val="001B4479"/>
    <w:rsid w:val="001B5840"/>
    <w:rsid w:val="001B5D91"/>
    <w:rsid w:val="001B6094"/>
    <w:rsid w:val="001C01DB"/>
    <w:rsid w:val="001C4CBA"/>
    <w:rsid w:val="001C6648"/>
    <w:rsid w:val="001D0D39"/>
    <w:rsid w:val="001D3CD3"/>
    <w:rsid w:val="001D5731"/>
    <w:rsid w:val="001D6594"/>
    <w:rsid w:val="001D7073"/>
    <w:rsid w:val="001D761F"/>
    <w:rsid w:val="001E0FC7"/>
    <w:rsid w:val="001E2D48"/>
    <w:rsid w:val="001E4D3E"/>
    <w:rsid w:val="001F14A0"/>
    <w:rsid w:val="001F3D80"/>
    <w:rsid w:val="001F3FB4"/>
    <w:rsid w:val="001F64C7"/>
    <w:rsid w:val="001F71AB"/>
    <w:rsid w:val="00200C2C"/>
    <w:rsid w:val="00200D51"/>
    <w:rsid w:val="00202F4C"/>
    <w:rsid w:val="00203060"/>
    <w:rsid w:val="00205CCC"/>
    <w:rsid w:val="002064AD"/>
    <w:rsid w:val="00210C45"/>
    <w:rsid w:val="002119E7"/>
    <w:rsid w:val="00211F49"/>
    <w:rsid w:val="002147DC"/>
    <w:rsid w:val="002153E8"/>
    <w:rsid w:val="00216812"/>
    <w:rsid w:val="00216D56"/>
    <w:rsid w:val="00220AC8"/>
    <w:rsid w:val="002211B6"/>
    <w:rsid w:val="00226FC8"/>
    <w:rsid w:val="002309F6"/>
    <w:rsid w:val="0023262D"/>
    <w:rsid w:val="0023695E"/>
    <w:rsid w:val="00236D0B"/>
    <w:rsid w:val="00236E60"/>
    <w:rsid w:val="00237DE0"/>
    <w:rsid w:val="00241EE6"/>
    <w:rsid w:val="00242B1D"/>
    <w:rsid w:val="00243845"/>
    <w:rsid w:val="002447B1"/>
    <w:rsid w:val="002455D8"/>
    <w:rsid w:val="0025082F"/>
    <w:rsid w:val="00253E77"/>
    <w:rsid w:val="00255D95"/>
    <w:rsid w:val="002566E3"/>
    <w:rsid w:val="002645F6"/>
    <w:rsid w:val="00266E4A"/>
    <w:rsid w:val="00267192"/>
    <w:rsid w:val="002759BC"/>
    <w:rsid w:val="00275AF7"/>
    <w:rsid w:val="002762E5"/>
    <w:rsid w:val="00284935"/>
    <w:rsid w:val="002952D9"/>
    <w:rsid w:val="002955C2"/>
    <w:rsid w:val="002959D2"/>
    <w:rsid w:val="0029731C"/>
    <w:rsid w:val="002A36CE"/>
    <w:rsid w:val="002A632C"/>
    <w:rsid w:val="002A6D91"/>
    <w:rsid w:val="002A7359"/>
    <w:rsid w:val="002A7C1A"/>
    <w:rsid w:val="002A7E8F"/>
    <w:rsid w:val="002B05DA"/>
    <w:rsid w:val="002B1871"/>
    <w:rsid w:val="002B3679"/>
    <w:rsid w:val="002C012F"/>
    <w:rsid w:val="002C3437"/>
    <w:rsid w:val="002C4375"/>
    <w:rsid w:val="002C7322"/>
    <w:rsid w:val="002D27BA"/>
    <w:rsid w:val="002D41A0"/>
    <w:rsid w:val="002D4AFA"/>
    <w:rsid w:val="002E0091"/>
    <w:rsid w:val="002E1B43"/>
    <w:rsid w:val="002E2A21"/>
    <w:rsid w:val="002E3CC7"/>
    <w:rsid w:val="002F206E"/>
    <w:rsid w:val="002F3C95"/>
    <w:rsid w:val="002F3E8D"/>
    <w:rsid w:val="002F74D5"/>
    <w:rsid w:val="00304545"/>
    <w:rsid w:val="00305C42"/>
    <w:rsid w:val="00310671"/>
    <w:rsid w:val="0031139A"/>
    <w:rsid w:val="003114D5"/>
    <w:rsid w:val="00311F26"/>
    <w:rsid w:val="00313EFC"/>
    <w:rsid w:val="00314E35"/>
    <w:rsid w:val="00321636"/>
    <w:rsid w:val="00322A38"/>
    <w:rsid w:val="00322FB9"/>
    <w:rsid w:val="00323FC3"/>
    <w:rsid w:val="00323FEE"/>
    <w:rsid w:val="00325E4C"/>
    <w:rsid w:val="00326C2D"/>
    <w:rsid w:val="00330C5C"/>
    <w:rsid w:val="00330E01"/>
    <w:rsid w:val="00332EE0"/>
    <w:rsid w:val="00335069"/>
    <w:rsid w:val="0034004B"/>
    <w:rsid w:val="0034007B"/>
    <w:rsid w:val="00342399"/>
    <w:rsid w:val="003433C5"/>
    <w:rsid w:val="003454E7"/>
    <w:rsid w:val="00346493"/>
    <w:rsid w:val="003475B6"/>
    <w:rsid w:val="00350CF0"/>
    <w:rsid w:val="00352C27"/>
    <w:rsid w:val="003530CF"/>
    <w:rsid w:val="00362398"/>
    <w:rsid w:val="00371A4F"/>
    <w:rsid w:val="00373B4E"/>
    <w:rsid w:val="00375EF7"/>
    <w:rsid w:val="00380B4E"/>
    <w:rsid w:val="0038424E"/>
    <w:rsid w:val="00387463"/>
    <w:rsid w:val="00390417"/>
    <w:rsid w:val="00393560"/>
    <w:rsid w:val="003A0AB4"/>
    <w:rsid w:val="003A1F8D"/>
    <w:rsid w:val="003A21AA"/>
    <w:rsid w:val="003A2666"/>
    <w:rsid w:val="003A2DD0"/>
    <w:rsid w:val="003A3ADE"/>
    <w:rsid w:val="003A40C2"/>
    <w:rsid w:val="003A5110"/>
    <w:rsid w:val="003A6211"/>
    <w:rsid w:val="003B2633"/>
    <w:rsid w:val="003B2D2C"/>
    <w:rsid w:val="003B3C83"/>
    <w:rsid w:val="003B42BB"/>
    <w:rsid w:val="003B4459"/>
    <w:rsid w:val="003B647C"/>
    <w:rsid w:val="003B733D"/>
    <w:rsid w:val="003C07B0"/>
    <w:rsid w:val="003D2873"/>
    <w:rsid w:val="003D3CD0"/>
    <w:rsid w:val="003D6809"/>
    <w:rsid w:val="003E0B78"/>
    <w:rsid w:val="003E1D78"/>
    <w:rsid w:val="003E24FE"/>
    <w:rsid w:val="003E30EE"/>
    <w:rsid w:val="003E4984"/>
    <w:rsid w:val="003E4AAB"/>
    <w:rsid w:val="003E641D"/>
    <w:rsid w:val="003F2D86"/>
    <w:rsid w:val="003F30AA"/>
    <w:rsid w:val="00400E53"/>
    <w:rsid w:val="0040670D"/>
    <w:rsid w:val="004067D4"/>
    <w:rsid w:val="0042252C"/>
    <w:rsid w:val="004229C2"/>
    <w:rsid w:val="00423BE7"/>
    <w:rsid w:val="004257A9"/>
    <w:rsid w:val="00425BE3"/>
    <w:rsid w:val="00426010"/>
    <w:rsid w:val="004301CF"/>
    <w:rsid w:val="004316FE"/>
    <w:rsid w:val="004330AB"/>
    <w:rsid w:val="00435712"/>
    <w:rsid w:val="00435B8A"/>
    <w:rsid w:val="00435FBA"/>
    <w:rsid w:val="00442BCB"/>
    <w:rsid w:val="004445F6"/>
    <w:rsid w:val="00445092"/>
    <w:rsid w:val="00446ACE"/>
    <w:rsid w:val="00446DA0"/>
    <w:rsid w:val="00453EDB"/>
    <w:rsid w:val="00455108"/>
    <w:rsid w:val="004565F7"/>
    <w:rsid w:val="00467188"/>
    <w:rsid w:val="00467A60"/>
    <w:rsid w:val="00471A52"/>
    <w:rsid w:val="00472CB3"/>
    <w:rsid w:val="0047474A"/>
    <w:rsid w:val="00475D68"/>
    <w:rsid w:val="00475E2C"/>
    <w:rsid w:val="00480133"/>
    <w:rsid w:val="004803B6"/>
    <w:rsid w:val="00481769"/>
    <w:rsid w:val="00481E12"/>
    <w:rsid w:val="00485B7A"/>
    <w:rsid w:val="004902CF"/>
    <w:rsid w:val="00490A20"/>
    <w:rsid w:val="004926CA"/>
    <w:rsid w:val="00495834"/>
    <w:rsid w:val="00496CC9"/>
    <w:rsid w:val="00496DFD"/>
    <w:rsid w:val="004A08C0"/>
    <w:rsid w:val="004A3C10"/>
    <w:rsid w:val="004A73BB"/>
    <w:rsid w:val="004B1285"/>
    <w:rsid w:val="004B42CE"/>
    <w:rsid w:val="004C3438"/>
    <w:rsid w:val="004C47FB"/>
    <w:rsid w:val="004C4F71"/>
    <w:rsid w:val="004C5454"/>
    <w:rsid w:val="004D114C"/>
    <w:rsid w:val="004D2936"/>
    <w:rsid w:val="004D318B"/>
    <w:rsid w:val="004D58DB"/>
    <w:rsid w:val="004D634B"/>
    <w:rsid w:val="004E1BD6"/>
    <w:rsid w:val="004E1BEC"/>
    <w:rsid w:val="004E3230"/>
    <w:rsid w:val="004F0260"/>
    <w:rsid w:val="004F2316"/>
    <w:rsid w:val="004F51D4"/>
    <w:rsid w:val="004F58DC"/>
    <w:rsid w:val="005054F0"/>
    <w:rsid w:val="00506DCE"/>
    <w:rsid w:val="00511F03"/>
    <w:rsid w:val="005121F2"/>
    <w:rsid w:val="00512D6B"/>
    <w:rsid w:val="0051497D"/>
    <w:rsid w:val="00515F3A"/>
    <w:rsid w:val="00523AE2"/>
    <w:rsid w:val="0053170A"/>
    <w:rsid w:val="005324FE"/>
    <w:rsid w:val="00533B85"/>
    <w:rsid w:val="00533F5E"/>
    <w:rsid w:val="00534B12"/>
    <w:rsid w:val="00534B21"/>
    <w:rsid w:val="0054136C"/>
    <w:rsid w:val="0054344E"/>
    <w:rsid w:val="00551340"/>
    <w:rsid w:val="005551FC"/>
    <w:rsid w:val="00555C0E"/>
    <w:rsid w:val="00557662"/>
    <w:rsid w:val="005600AE"/>
    <w:rsid w:val="00563DF7"/>
    <w:rsid w:val="005648F8"/>
    <w:rsid w:val="00566556"/>
    <w:rsid w:val="0056777D"/>
    <w:rsid w:val="0057156A"/>
    <w:rsid w:val="00571A7D"/>
    <w:rsid w:val="00575FFC"/>
    <w:rsid w:val="0057774D"/>
    <w:rsid w:val="005809EC"/>
    <w:rsid w:val="00582724"/>
    <w:rsid w:val="00586ABC"/>
    <w:rsid w:val="00586E1C"/>
    <w:rsid w:val="00590448"/>
    <w:rsid w:val="00592583"/>
    <w:rsid w:val="005977B0"/>
    <w:rsid w:val="0059789C"/>
    <w:rsid w:val="005A0012"/>
    <w:rsid w:val="005A1C3C"/>
    <w:rsid w:val="005A355D"/>
    <w:rsid w:val="005A46FD"/>
    <w:rsid w:val="005A499C"/>
    <w:rsid w:val="005A56F4"/>
    <w:rsid w:val="005A6177"/>
    <w:rsid w:val="005A7ECE"/>
    <w:rsid w:val="005B04E7"/>
    <w:rsid w:val="005B093A"/>
    <w:rsid w:val="005B1402"/>
    <w:rsid w:val="005B31C7"/>
    <w:rsid w:val="005B36D3"/>
    <w:rsid w:val="005B43AF"/>
    <w:rsid w:val="005B4B15"/>
    <w:rsid w:val="005B5C57"/>
    <w:rsid w:val="005B5D7B"/>
    <w:rsid w:val="005C00A4"/>
    <w:rsid w:val="005C2F82"/>
    <w:rsid w:val="005D059F"/>
    <w:rsid w:val="005D2850"/>
    <w:rsid w:val="005D43DC"/>
    <w:rsid w:val="005D48F7"/>
    <w:rsid w:val="005D4BD0"/>
    <w:rsid w:val="005D6278"/>
    <w:rsid w:val="005D632C"/>
    <w:rsid w:val="005D7F8C"/>
    <w:rsid w:val="005E095B"/>
    <w:rsid w:val="005E12D6"/>
    <w:rsid w:val="005E52EA"/>
    <w:rsid w:val="005F1573"/>
    <w:rsid w:val="005F1C79"/>
    <w:rsid w:val="005F1FAF"/>
    <w:rsid w:val="005F21BD"/>
    <w:rsid w:val="005F38A4"/>
    <w:rsid w:val="005F5228"/>
    <w:rsid w:val="005F69E4"/>
    <w:rsid w:val="005F76DB"/>
    <w:rsid w:val="0060055A"/>
    <w:rsid w:val="00610B78"/>
    <w:rsid w:val="00610C49"/>
    <w:rsid w:val="00613131"/>
    <w:rsid w:val="00616180"/>
    <w:rsid w:val="0062018F"/>
    <w:rsid w:val="00620D8E"/>
    <w:rsid w:val="00621F1E"/>
    <w:rsid w:val="00622361"/>
    <w:rsid w:val="0062362B"/>
    <w:rsid w:val="00624900"/>
    <w:rsid w:val="0062581D"/>
    <w:rsid w:val="0062736A"/>
    <w:rsid w:val="00627B70"/>
    <w:rsid w:val="00633162"/>
    <w:rsid w:val="006338BF"/>
    <w:rsid w:val="00634587"/>
    <w:rsid w:val="0063543C"/>
    <w:rsid w:val="006359CF"/>
    <w:rsid w:val="006364EE"/>
    <w:rsid w:val="006379AC"/>
    <w:rsid w:val="0064036A"/>
    <w:rsid w:val="00640DBE"/>
    <w:rsid w:val="00641727"/>
    <w:rsid w:val="006437FB"/>
    <w:rsid w:val="00643D6C"/>
    <w:rsid w:val="00643EF2"/>
    <w:rsid w:val="0064437F"/>
    <w:rsid w:val="00644D53"/>
    <w:rsid w:val="006457CA"/>
    <w:rsid w:val="00646487"/>
    <w:rsid w:val="00646833"/>
    <w:rsid w:val="006505B7"/>
    <w:rsid w:val="00660530"/>
    <w:rsid w:val="00662F93"/>
    <w:rsid w:val="006655A7"/>
    <w:rsid w:val="0066568F"/>
    <w:rsid w:val="0067358A"/>
    <w:rsid w:val="0067414C"/>
    <w:rsid w:val="00675B23"/>
    <w:rsid w:val="00681D3C"/>
    <w:rsid w:val="00684205"/>
    <w:rsid w:val="00686042"/>
    <w:rsid w:val="006909EC"/>
    <w:rsid w:val="0069212C"/>
    <w:rsid w:val="0069472A"/>
    <w:rsid w:val="006959A0"/>
    <w:rsid w:val="00696F83"/>
    <w:rsid w:val="006A098D"/>
    <w:rsid w:val="006A467B"/>
    <w:rsid w:val="006A53C8"/>
    <w:rsid w:val="006B14CF"/>
    <w:rsid w:val="006B280C"/>
    <w:rsid w:val="006B533D"/>
    <w:rsid w:val="006B5DEC"/>
    <w:rsid w:val="006B6C5F"/>
    <w:rsid w:val="006B7FF7"/>
    <w:rsid w:val="006C4D6C"/>
    <w:rsid w:val="006C5B0C"/>
    <w:rsid w:val="006C68A9"/>
    <w:rsid w:val="006D2A6C"/>
    <w:rsid w:val="006D4C59"/>
    <w:rsid w:val="006D581B"/>
    <w:rsid w:val="006D611A"/>
    <w:rsid w:val="006E0837"/>
    <w:rsid w:val="006E100D"/>
    <w:rsid w:val="006E1482"/>
    <w:rsid w:val="006E4A51"/>
    <w:rsid w:val="006E6B2D"/>
    <w:rsid w:val="006F0EDB"/>
    <w:rsid w:val="006F2D0C"/>
    <w:rsid w:val="006F308E"/>
    <w:rsid w:val="006F371D"/>
    <w:rsid w:val="006F4078"/>
    <w:rsid w:val="006F44CD"/>
    <w:rsid w:val="007002AC"/>
    <w:rsid w:val="00700651"/>
    <w:rsid w:val="00701386"/>
    <w:rsid w:val="00703945"/>
    <w:rsid w:val="00703F9F"/>
    <w:rsid w:val="00704DE4"/>
    <w:rsid w:val="007077D3"/>
    <w:rsid w:val="0071168D"/>
    <w:rsid w:val="00712D75"/>
    <w:rsid w:val="00712FB3"/>
    <w:rsid w:val="00717143"/>
    <w:rsid w:val="00722325"/>
    <w:rsid w:val="00722D3C"/>
    <w:rsid w:val="00722D5C"/>
    <w:rsid w:val="00731E96"/>
    <w:rsid w:val="00732D0B"/>
    <w:rsid w:val="007356AC"/>
    <w:rsid w:val="00740F41"/>
    <w:rsid w:val="00740FAD"/>
    <w:rsid w:val="00743182"/>
    <w:rsid w:val="00743253"/>
    <w:rsid w:val="00743986"/>
    <w:rsid w:val="00745B80"/>
    <w:rsid w:val="0074654C"/>
    <w:rsid w:val="007470BE"/>
    <w:rsid w:val="007547A2"/>
    <w:rsid w:val="0075600A"/>
    <w:rsid w:val="00756CB2"/>
    <w:rsid w:val="00757009"/>
    <w:rsid w:val="0076203C"/>
    <w:rsid w:val="0076208C"/>
    <w:rsid w:val="0076364F"/>
    <w:rsid w:val="0077139B"/>
    <w:rsid w:val="007723AE"/>
    <w:rsid w:val="00772932"/>
    <w:rsid w:val="00781975"/>
    <w:rsid w:val="0078339A"/>
    <w:rsid w:val="00784F88"/>
    <w:rsid w:val="00786BB3"/>
    <w:rsid w:val="00787451"/>
    <w:rsid w:val="00793D5E"/>
    <w:rsid w:val="00793FD3"/>
    <w:rsid w:val="00794496"/>
    <w:rsid w:val="00794FBF"/>
    <w:rsid w:val="00796274"/>
    <w:rsid w:val="0079645D"/>
    <w:rsid w:val="007A1CFC"/>
    <w:rsid w:val="007A3275"/>
    <w:rsid w:val="007A3E17"/>
    <w:rsid w:val="007A5613"/>
    <w:rsid w:val="007A76E7"/>
    <w:rsid w:val="007A7989"/>
    <w:rsid w:val="007B3832"/>
    <w:rsid w:val="007B4741"/>
    <w:rsid w:val="007B48F2"/>
    <w:rsid w:val="007B6519"/>
    <w:rsid w:val="007C0497"/>
    <w:rsid w:val="007C357B"/>
    <w:rsid w:val="007C4065"/>
    <w:rsid w:val="007C62F9"/>
    <w:rsid w:val="007C7771"/>
    <w:rsid w:val="007D0873"/>
    <w:rsid w:val="007D0FE0"/>
    <w:rsid w:val="007D1270"/>
    <w:rsid w:val="007D1CE6"/>
    <w:rsid w:val="007D418F"/>
    <w:rsid w:val="007D4EC6"/>
    <w:rsid w:val="007D549B"/>
    <w:rsid w:val="007D6967"/>
    <w:rsid w:val="007E1FBC"/>
    <w:rsid w:val="007E2811"/>
    <w:rsid w:val="007E37A5"/>
    <w:rsid w:val="007E3DAD"/>
    <w:rsid w:val="007E66E0"/>
    <w:rsid w:val="007E7244"/>
    <w:rsid w:val="007F5A50"/>
    <w:rsid w:val="00801DEA"/>
    <w:rsid w:val="00802BFC"/>
    <w:rsid w:val="008036C9"/>
    <w:rsid w:val="00804A0B"/>
    <w:rsid w:val="00806302"/>
    <w:rsid w:val="00806B1A"/>
    <w:rsid w:val="008103BF"/>
    <w:rsid w:val="00814219"/>
    <w:rsid w:val="008145B8"/>
    <w:rsid w:val="00814C87"/>
    <w:rsid w:val="00815B55"/>
    <w:rsid w:val="0082012E"/>
    <w:rsid w:val="0082058E"/>
    <w:rsid w:val="00820CF2"/>
    <w:rsid w:val="00820DC1"/>
    <w:rsid w:val="00822C98"/>
    <w:rsid w:val="00823219"/>
    <w:rsid w:val="008242AE"/>
    <w:rsid w:val="00826DDE"/>
    <w:rsid w:val="008271AD"/>
    <w:rsid w:val="00833485"/>
    <w:rsid w:val="0083410A"/>
    <w:rsid w:val="008349C0"/>
    <w:rsid w:val="00836E5F"/>
    <w:rsid w:val="00837AF0"/>
    <w:rsid w:val="00837EB3"/>
    <w:rsid w:val="00840E51"/>
    <w:rsid w:val="008431DE"/>
    <w:rsid w:val="00843FC5"/>
    <w:rsid w:val="00845697"/>
    <w:rsid w:val="0085206A"/>
    <w:rsid w:val="008570EC"/>
    <w:rsid w:val="008613CF"/>
    <w:rsid w:val="00870867"/>
    <w:rsid w:val="00872B7A"/>
    <w:rsid w:val="0087542F"/>
    <w:rsid w:val="0088014E"/>
    <w:rsid w:val="0088127F"/>
    <w:rsid w:val="00881896"/>
    <w:rsid w:val="00883165"/>
    <w:rsid w:val="00884F48"/>
    <w:rsid w:val="00886414"/>
    <w:rsid w:val="0089004D"/>
    <w:rsid w:val="008902B6"/>
    <w:rsid w:val="00895F9F"/>
    <w:rsid w:val="00897132"/>
    <w:rsid w:val="008A014A"/>
    <w:rsid w:val="008A06E2"/>
    <w:rsid w:val="008A1634"/>
    <w:rsid w:val="008A6A0C"/>
    <w:rsid w:val="008A6CEF"/>
    <w:rsid w:val="008A71E8"/>
    <w:rsid w:val="008A7D02"/>
    <w:rsid w:val="008B0976"/>
    <w:rsid w:val="008B39DE"/>
    <w:rsid w:val="008B3D2F"/>
    <w:rsid w:val="008C3D6C"/>
    <w:rsid w:val="008C686E"/>
    <w:rsid w:val="008C781C"/>
    <w:rsid w:val="008D06C4"/>
    <w:rsid w:val="008D0B07"/>
    <w:rsid w:val="008D28A0"/>
    <w:rsid w:val="008D2DD4"/>
    <w:rsid w:val="008D46A7"/>
    <w:rsid w:val="008D4F0D"/>
    <w:rsid w:val="008D6731"/>
    <w:rsid w:val="008D7FE3"/>
    <w:rsid w:val="008E15D1"/>
    <w:rsid w:val="008E22DD"/>
    <w:rsid w:val="008E2467"/>
    <w:rsid w:val="008E2B6C"/>
    <w:rsid w:val="008E484B"/>
    <w:rsid w:val="008E5D0D"/>
    <w:rsid w:val="008E5EA4"/>
    <w:rsid w:val="008E7AD0"/>
    <w:rsid w:val="008F0208"/>
    <w:rsid w:val="008F4180"/>
    <w:rsid w:val="00900826"/>
    <w:rsid w:val="009018E2"/>
    <w:rsid w:val="00902D16"/>
    <w:rsid w:val="009074C2"/>
    <w:rsid w:val="00910373"/>
    <w:rsid w:val="00910A44"/>
    <w:rsid w:val="0091320E"/>
    <w:rsid w:val="00914F2D"/>
    <w:rsid w:val="0092199E"/>
    <w:rsid w:val="00922147"/>
    <w:rsid w:val="00923637"/>
    <w:rsid w:val="00923735"/>
    <w:rsid w:val="0092511E"/>
    <w:rsid w:val="00925946"/>
    <w:rsid w:val="009314E7"/>
    <w:rsid w:val="0093287F"/>
    <w:rsid w:val="00932B3F"/>
    <w:rsid w:val="0093732B"/>
    <w:rsid w:val="00943B3A"/>
    <w:rsid w:val="00944354"/>
    <w:rsid w:val="009445C6"/>
    <w:rsid w:val="009446EE"/>
    <w:rsid w:val="0094479E"/>
    <w:rsid w:val="00945A7C"/>
    <w:rsid w:val="009472D7"/>
    <w:rsid w:val="00947842"/>
    <w:rsid w:val="00947912"/>
    <w:rsid w:val="00950E82"/>
    <w:rsid w:val="00951733"/>
    <w:rsid w:val="00953A29"/>
    <w:rsid w:val="00954A1D"/>
    <w:rsid w:val="00954D00"/>
    <w:rsid w:val="009565CC"/>
    <w:rsid w:val="00957E68"/>
    <w:rsid w:val="009607FF"/>
    <w:rsid w:val="00963E0E"/>
    <w:rsid w:val="00965D4B"/>
    <w:rsid w:val="0096683F"/>
    <w:rsid w:val="00970C30"/>
    <w:rsid w:val="00982D59"/>
    <w:rsid w:val="00984751"/>
    <w:rsid w:val="009863F3"/>
    <w:rsid w:val="00987625"/>
    <w:rsid w:val="00990B64"/>
    <w:rsid w:val="00992468"/>
    <w:rsid w:val="00995494"/>
    <w:rsid w:val="00995C9B"/>
    <w:rsid w:val="00995CE8"/>
    <w:rsid w:val="009970BE"/>
    <w:rsid w:val="009A54E8"/>
    <w:rsid w:val="009A7B81"/>
    <w:rsid w:val="009B04AD"/>
    <w:rsid w:val="009B3D14"/>
    <w:rsid w:val="009B503E"/>
    <w:rsid w:val="009B503F"/>
    <w:rsid w:val="009B6D15"/>
    <w:rsid w:val="009C0FEF"/>
    <w:rsid w:val="009C3494"/>
    <w:rsid w:val="009D0AE6"/>
    <w:rsid w:val="009D28CA"/>
    <w:rsid w:val="009D2C37"/>
    <w:rsid w:val="009D71F4"/>
    <w:rsid w:val="009D75F4"/>
    <w:rsid w:val="009E1FCC"/>
    <w:rsid w:val="009E2DEC"/>
    <w:rsid w:val="009E388B"/>
    <w:rsid w:val="009E3B1D"/>
    <w:rsid w:val="009E54B7"/>
    <w:rsid w:val="009E6389"/>
    <w:rsid w:val="009F3437"/>
    <w:rsid w:val="009F79A7"/>
    <w:rsid w:val="00A004BE"/>
    <w:rsid w:val="00A0247D"/>
    <w:rsid w:val="00A03ADB"/>
    <w:rsid w:val="00A045F2"/>
    <w:rsid w:val="00A04F76"/>
    <w:rsid w:val="00A10366"/>
    <w:rsid w:val="00A10702"/>
    <w:rsid w:val="00A11E5D"/>
    <w:rsid w:val="00A1481C"/>
    <w:rsid w:val="00A1526E"/>
    <w:rsid w:val="00A15414"/>
    <w:rsid w:val="00A157C7"/>
    <w:rsid w:val="00A17C8B"/>
    <w:rsid w:val="00A20D56"/>
    <w:rsid w:val="00A215EC"/>
    <w:rsid w:val="00A24114"/>
    <w:rsid w:val="00A2643F"/>
    <w:rsid w:val="00A30188"/>
    <w:rsid w:val="00A31392"/>
    <w:rsid w:val="00A32371"/>
    <w:rsid w:val="00A33BFB"/>
    <w:rsid w:val="00A34FA2"/>
    <w:rsid w:val="00A368EC"/>
    <w:rsid w:val="00A40632"/>
    <w:rsid w:val="00A4290F"/>
    <w:rsid w:val="00A42BF9"/>
    <w:rsid w:val="00A44F08"/>
    <w:rsid w:val="00A46B6F"/>
    <w:rsid w:val="00A473BD"/>
    <w:rsid w:val="00A5057C"/>
    <w:rsid w:val="00A5244B"/>
    <w:rsid w:val="00A5334C"/>
    <w:rsid w:val="00A5496F"/>
    <w:rsid w:val="00A56990"/>
    <w:rsid w:val="00A605F7"/>
    <w:rsid w:val="00A65696"/>
    <w:rsid w:val="00A661C0"/>
    <w:rsid w:val="00A67538"/>
    <w:rsid w:val="00A7092D"/>
    <w:rsid w:val="00A7151F"/>
    <w:rsid w:val="00A717BD"/>
    <w:rsid w:val="00A71C5C"/>
    <w:rsid w:val="00A71F3A"/>
    <w:rsid w:val="00A7316A"/>
    <w:rsid w:val="00A7441C"/>
    <w:rsid w:val="00A76FD9"/>
    <w:rsid w:val="00A81163"/>
    <w:rsid w:val="00A81291"/>
    <w:rsid w:val="00A820B8"/>
    <w:rsid w:val="00A825CC"/>
    <w:rsid w:val="00A83EAE"/>
    <w:rsid w:val="00A90537"/>
    <w:rsid w:val="00A92875"/>
    <w:rsid w:val="00A97008"/>
    <w:rsid w:val="00A97346"/>
    <w:rsid w:val="00AA3AA9"/>
    <w:rsid w:val="00AA5579"/>
    <w:rsid w:val="00AA74F9"/>
    <w:rsid w:val="00AB0223"/>
    <w:rsid w:val="00AB20BA"/>
    <w:rsid w:val="00AB6D52"/>
    <w:rsid w:val="00AC0459"/>
    <w:rsid w:val="00AC257B"/>
    <w:rsid w:val="00AC3D5C"/>
    <w:rsid w:val="00AC4722"/>
    <w:rsid w:val="00AC6CD4"/>
    <w:rsid w:val="00AC7B97"/>
    <w:rsid w:val="00AD223C"/>
    <w:rsid w:val="00AE077A"/>
    <w:rsid w:val="00AF224D"/>
    <w:rsid w:val="00AF349F"/>
    <w:rsid w:val="00AF52E9"/>
    <w:rsid w:val="00AF5709"/>
    <w:rsid w:val="00B01E45"/>
    <w:rsid w:val="00B02F00"/>
    <w:rsid w:val="00B032E3"/>
    <w:rsid w:val="00B0785C"/>
    <w:rsid w:val="00B10099"/>
    <w:rsid w:val="00B10C69"/>
    <w:rsid w:val="00B118B9"/>
    <w:rsid w:val="00B133DD"/>
    <w:rsid w:val="00B160C2"/>
    <w:rsid w:val="00B173FD"/>
    <w:rsid w:val="00B20E15"/>
    <w:rsid w:val="00B215E1"/>
    <w:rsid w:val="00B23431"/>
    <w:rsid w:val="00B23645"/>
    <w:rsid w:val="00B2394F"/>
    <w:rsid w:val="00B256B3"/>
    <w:rsid w:val="00B30553"/>
    <w:rsid w:val="00B316BB"/>
    <w:rsid w:val="00B31B80"/>
    <w:rsid w:val="00B323B2"/>
    <w:rsid w:val="00B33633"/>
    <w:rsid w:val="00B348A6"/>
    <w:rsid w:val="00B34C93"/>
    <w:rsid w:val="00B36B5A"/>
    <w:rsid w:val="00B40871"/>
    <w:rsid w:val="00B4359B"/>
    <w:rsid w:val="00B440D8"/>
    <w:rsid w:val="00B44DB5"/>
    <w:rsid w:val="00B45ED0"/>
    <w:rsid w:val="00B54038"/>
    <w:rsid w:val="00B54548"/>
    <w:rsid w:val="00B54EBE"/>
    <w:rsid w:val="00B60465"/>
    <w:rsid w:val="00B62F8B"/>
    <w:rsid w:val="00B63249"/>
    <w:rsid w:val="00B65727"/>
    <w:rsid w:val="00B66470"/>
    <w:rsid w:val="00B66C33"/>
    <w:rsid w:val="00B71C47"/>
    <w:rsid w:val="00B71EE1"/>
    <w:rsid w:val="00B72B98"/>
    <w:rsid w:val="00B776E5"/>
    <w:rsid w:val="00B8265F"/>
    <w:rsid w:val="00B83292"/>
    <w:rsid w:val="00B93473"/>
    <w:rsid w:val="00B96298"/>
    <w:rsid w:val="00B97452"/>
    <w:rsid w:val="00BA0D07"/>
    <w:rsid w:val="00BA2188"/>
    <w:rsid w:val="00BA27E3"/>
    <w:rsid w:val="00BA3981"/>
    <w:rsid w:val="00BA3BE8"/>
    <w:rsid w:val="00BA3C29"/>
    <w:rsid w:val="00BA76F8"/>
    <w:rsid w:val="00BA7CBC"/>
    <w:rsid w:val="00BB0215"/>
    <w:rsid w:val="00BB28D8"/>
    <w:rsid w:val="00BB3EF5"/>
    <w:rsid w:val="00BB5CD2"/>
    <w:rsid w:val="00BB5DAF"/>
    <w:rsid w:val="00BB7861"/>
    <w:rsid w:val="00BC34BA"/>
    <w:rsid w:val="00BC66D9"/>
    <w:rsid w:val="00BD1FB5"/>
    <w:rsid w:val="00BD3541"/>
    <w:rsid w:val="00BD530C"/>
    <w:rsid w:val="00BE06E9"/>
    <w:rsid w:val="00BE0A82"/>
    <w:rsid w:val="00BE1102"/>
    <w:rsid w:val="00BE258A"/>
    <w:rsid w:val="00BE4345"/>
    <w:rsid w:val="00BE5672"/>
    <w:rsid w:val="00BE63A7"/>
    <w:rsid w:val="00BF0F47"/>
    <w:rsid w:val="00BF11D0"/>
    <w:rsid w:val="00BF257E"/>
    <w:rsid w:val="00C0176B"/>
    <w:rsid w:val="00C047A7"/>
    <w:rsid w:val="00C06273"/>
    <w:rsid w:val="00C06574"/>
    <w:rsid w:val="00C078BF"/>
    <w:rsid w:val="00C10897"/>
    <w:rsid w:val="00C11429"/>
    <w:rsid w:val="00C13D3E"/>
    <w:rsid w:val="00C170BB"/>
    <w:rsid w:val="00C21698"/>
    <w:rsid w:val="00C25890"/>
    <w:rsid w:val="00C33E61"/>
    <w:rsid w:val="00C37B92"/>
    <w:rsid w:val="00C42C10"/>
    <w:rsid w:val="00C443B6"/>
    <w:rsid w:val="00C44901"/>
    <w:rsid w:val="00C51F5A"/>
    <w:rsid w:val="00C5372A"/>
    <w:rsid w:val="00C571C5"/>
    <w:rsid w:val="00C67772"/>
    <w:rsid w:val="00C70D66"/>
    <w:rsid w:val="00C75374"/>
    <w:rsid w:val="00C75EA4"/>
    <w:rsid w:val="00C86DF2"/>
    <w:rsid w:val="00C906B8"/>
    <w:rsid w:val="00C90F25"/>
    <w:rsid w:val="00C92E73"/>
    <w:rsid w:val="00C935EB"/>
    <w:rsid w:val="00C96EDC"/>
    <w:rsid w:val="00C97E08"/>
    <w:rsid w:val="00C97E96"/>
    <w:rsid w:val="00CA1397"/>
    <w:rsid w:val="00CA5E9F"/>
    <w:rsid w:val="00CB12F6"/>
    <w:rsid w:val="00CB1F47"/>
    <w:rsid w:val="00CB5B5D"/>
    <w:rsid w:val="00CC145B"/>
    <w:rsid w:val="00CC1F96"/>
    <w:rsid w:val="00CC22E0"/>
    <w:rsid w:val="00CC604C"/>
    <w:rsid w:val="00CC7550"/>
    <w:rsid w:val="00CD18D8"/>
    <w:rsid w:val="00CD1B91"/>
    <w:rsid w:val="00CD5773"/>
    <w:rsid w:val="00CE2372"/>
    <w:rsid w:val="00CE313F"/>
    <w:rsid w:val="00CE7F98"/>
    <w:rsid w:val="00CF3A1B"/>
    <w:rsid w:val="00CF5889"/>
    <w:rsid w:val="00CF7EE1"/>
    <w:rsid w:val="00D031E2"/>
    <w:rsid w:val="00D03EEF"/>
    <w:rsid w:val="00D0603C"/>
    <w:rsid w:val="00D060D9"/>
    <w:rsid w:val="00D07FA4"/>
    <w:rsid w:val="00D13378"/>
    <w:rsid w:val="00D137E6"/>
    <w:rsid w:val="00D153A0"/>
    <w:rsid w:val="00D15520"/>
    <w:rsid w:val="00D17467"/>
    <w:rsid w:val="00D24A64"/>
    <w:rsid w:val="00D267C0"/>
    <w:rsid w:val="00D26AB9"/>
    <w:rsid w:val="00D40435"/>
    <w:rsid w:val="00D4043E"/>
    <w:rsid w:val="00D43334"/>
    <w:rsid w:val="00D43C85"/>
    <w:rsid w:val="00D47E83"/>
    <w:rsid w:val="00D5194A"/>
    <w:rsid w:val="00D519B5"/>
    <w:rsid w:val="00D52165"/>
    <w:rsid w:val="00D5227D"/>
    <w:rsid w:val="00D5274C"/>
    <w:rsid w:val="00D53DB8"/>
    <w:rsid w:val="00D547B4"/>
    <w:rsid w:val="00D55C94"/>
    <w:rsid w:val="00D56051"/>
    <w:rsid w:val="00D60201"/>
    <w:rsid w:val="00D60C4F"/>
    <w:rsid w:val="00D61A27"/>
    <w:rsid w:val="00D6222B"/>
    <w:rsid w:val="00D640EF"/>
    <w:rsid w:val="00D643EC"/>
    <w:rsid w:val="00D6758B"/>
    <w:rsid w:val="00D743C5"/>
    <w:rsid w:val="00D75B97"/>
    <w:rsid w:val="00D75F2F"/>
    <w:rsid w:val="00D76052"/>
    <w:rsid w:val="00D76B8F"/>
    <w:rsid w:val="00D83F9E"/>
    <w:rsid w:val="00D83FAB"/>
    <w:rsid w:val="00D87160"/>
    <w:rsid w:val="00D9091D"/>
    <w:rsid w:val="00D9111B"/>
    <w:rsid w:val="00D9180B"/>
    <w:rsid w:val="00D93A5A"/>
    <w:rsid w:val="00D95598"/>
    <w:rsid w:val="00D95AA2"/>
    <w:rsid w:val="00D97783"/>
    <w:rsid w:val="00DA6D55"/>
    <w:rsid w:val="00DA705F"/>
    <w:rsid w:val="00DB12EE"/>
    <w:rsid w:val="00DB497E"/>
    <w:rsid w:val="00DB5AD3"/>
    <w:rsid w:val="00DB74D2"/>
    <w:rsid w:val="00DC0618"/>
    <w:rsid w:val="00DC09DD"/>
    <w:rsid w:val="00DC4003"/>
    <w:rsid w:val="00DC72A8"/>
    <w:rsid w:val="00DC73A3"/>
    <w:rsid w:val="00DC742B"/>
    <w:rsid w:val="00DD1CA3"/>
    <w:rsid w:val="00DD2AFA"/>
    <w:rsid w:val="00DD2F70"/>
    <w:rsid w:val="00DD557C"/>
    <w:rsid w:val="00DD5D88"/>
    <w:rsid w:val="00DD6131"/>
    <w:rsid w:val="00DD6B1B"/>
    <w:rsid w:val="00DE00FC"/>
    <w:rsid w:val="00DE0D0D"/>
    <w:rsid w:val="00DE3B87"/>
    <w:rsid w:val="00DF2065"/>
    <w:rsid w:val="00DF27DA"/>
    <w:rsid w:val="00DF3A8D"/>
    <w:rsid w:val="00DF6804"/>
    <w:rsid w:val="00DF7730"/>
    <w:rsid w:val="00DF79D2"/>
    <w:rsid w:val="00DF7EC3"/>
    <w:rsid w:val="00E02326"/>
    <w:rsid w:val="00E02ABA"/>
    <w:rsid w:val="00E02CF0"/>
    <w:rsid w:val="00E0464D"/>
    <w:rsid w:val="00E1157A"/>
    <w:rsid w:val="00E118E6"/>
    <w:rsid w:val="00E16C24"/>
    <w:rsid w:val="00E2122F"/>
    <w:rsid w:val="00E3140F"/>
    <w:rsid w:val="00E34390"/>
    <w:rsid w:val="00E430BF"/>
    <w:rsid w:val="00E454E6"/>
    <w:rsid w:val="00E45619"/>
    <w:rsid w:val="00E46C65"/>
    <w:rsid w:val="00E50329"/>
    <w:rsid w:val="00E542B4"/>
    <w:rsid w:val="00E55E72"/>
    <w:rsid w:val="00E61867"/>
    <w:rsid w:val="00E61BAA"/>
    <w:rsid w:val="00E61E82"/>
    <w:rsid w:val="00E62982"/>
    <w:rsid w:val="00E63AFF"/>
    <w:rsid w:val="00E73247"/>
    <w:rsid w:val="00E76B12"/>
    <w:rsid w:val="00E836A9"/>
    <w:rsid w:val="00E84A6B"/>
    <w:rsid w:val="00E85867"/>
    <w:rsid w:val="00E86964"/>
    <w:rsid w:val="00E87D8C"/>
    <w:rsid w:val="00E90431"/>
    <w:rsid w:val="00E91ED6"/>
    <w:rsid w:val="00E94561"/>
    <w:rsid w:val="00E9570E"/>
    <w:rsid w:val="00E95B78"/>
    <w:rsid w:val="00E96EF8"/>
    <w:rsid w:val="00EA19A5"/>
    <w:rsid w:val="00EA315D"/>
    <w:rsid w:val="00EA356D"/>
    <w:rsid w:val="00EA362F"/>
    <w:rsid w:val="00EA631B"/>
    <w:rsid w:val="00EB613A"/>
    <w:rsid w:val="00EC0791"/>
    <w:rsid w:val="00EC46CB"/>
    <w:rsid w:val="00EC75C0"/>
    <w:rsid w:val="00ED22AB"/>
    <w:rsid w:val="00ED254C"/>
    <w:rsid w:val="00ED3D11"/>
    <w:rsid w:val="00ED43FD"/>
    <w:rsid w:val="00ED7DD0"/>
    <w:rsid w:val="00EE04FD"/>
    <w:rsid w:val="00EE1D57"/>
    <w:rsid w:val="00EE2EA4"/>
    <w:rsid w:val="00EE2F4B"/>
    <w:rsid w:val="00EE4792"/>
    <w:rsid w:val="00EE5518"/>
    <w:rsid w:val="00EE78A2"/>
    <w:rsid w:val="00EE7CCF"/>
    <w:rsid w:val="00EF06A4"/>
    <w:rsid w:val="00EF1FC2"/>
    <w:rsid w:val="00EF318F"/>
    <w:rsid w:val="00F0106F"/>
    <w:rsid w:val="00F012C9"/>
    <w:rsid w:val="00F01578"/>
    <w:rsid w:val="00F0189D"/>
    <w:rsid w:val="00F020B7"/>
    <w:rsid w:val="00F031DC"/>
    <w:rsid w:val="00F04ABC"/>
    <w:rsid w:val="00F05D0B"/>
    <w:rsid w:val="00F06878"/>
    <w:rsid w:val="00F06B9A"/>
    <w:rsid w:val="00F071C5"/>
    <w:rsid w:val="00F072E1"/>
    <w:rsid w:val="00F07929"/>
    <w:rsid w:val="00F07D9C"/>
    <w:rsid w:val="00F14D80"/>
    <w:rsid w:val="00F21A2D"/>
    <w:rsid w:val="00F23DBC"/>
    <w:rsid w:val="00F2435D"/>
    <w:rsid w:val="00F24D94"/>
    <w:rsid w:val="00F26BEC"/>
    <w:rsid w:val="00F33FD5"/>
    <w:rsid w:val="00F4253D"/>
    <w:rsid w:val="00F43F67"/>
    <w:rsid w:val="00F449D7"/>
    <w:rsid w:val="00F45741"/>
    <w:rsid w:val="00F45C86"/>
    <w:rsid w:val="00F519CC"/>
    <w:rsid w:val="00F603A9"/>
    <w:rsid w:val="00F61EC8"/>
    <w:rsid w:val="00F632BC"/>
    <w:rsid w:val="00F645AC"/>
    <w:rsid w:val="00F6591C"/>
    <w:rsid w:val="00F7603E"/>
    <w:rsid w:val="00F7694D"/>
    <w:rsid w:val="00F81404"/>
    <w:rsid w:val="00F8300D"/>
    <w:rsid w:val="00F8393F"/>
    <w:rsid w:val="00F83C6D"/>
    <w:rsid w:val="00F87A04"/>
    <w:rsid w:val="00F90BAB"/>
    <w:rsid w:val="00F9110E"/>
    <w:rsid w:val="00F91242"/>
    <w:rsid w:val="00F92447"/>
    <w:rsid w:val="00F9558F"/>
    <w:rsid w:val="00F958B2"/>
    <w:rsid w:val="00FA1377"/>
    <w:rsid w:val="00FA1D81"/>
    <w:rsid w:val="00FA1FEA"/>
    <w:rsid w:val="00FA3B33"/>
    <w:rsid w:val="00FA453F"/>
    <w:rsid w:val="00FA569A"/>
    <w:rsid w:val="00FA5CB1"/>
    <w:rsid w:val="00FA68BA"/>
    <w:rsid w:val="00FA6F3E"/>
    <w:rsid w:val="00FB4AFE"/>
    <w:rsid w:val="00FB50DC"/>
    <w:rsid w:val="00FC26AB"/>
    <w:rsid w:val="00FC43EA"/>
    <w:rsid w:val="00FC51B3"/>
    <w:rsid w:val="00FD0725"/>
    <w:rsid w:val="00FD1075"/>
    <w:rsid w:val="00FD4372"/>
    <w:rsid w:val="00FD7555"/>
    <w:rsid w:val="00FD7BDE"/>
    <w:rsid w:val="00FE0DD0"/>
    <w:rsid w:val="00FE1686"/>
    <w:rsid w:val="00FE3103"/>
    <w:rsid w:val="00FE3EDE"/>
    <w:rsid w:val="00FF1176"/>
    <w:rsid w:val="00FF243E"/>
    <w:rsid w:val="00FF5AAA"/>
    <w:rsid w:val="00FF63A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A620E2"/>
  <w15:docId w15:val="{635E2274-233A-4E08-9114-56A8C52620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rPr>
  </w:style>
  <w:style w:type="paragraph" w:styleId="Heading2">
    <w:name w:val="heading 2"/>
    <w:basedOn w:val="Normal"/>
    <w:next w:val="Normal"/>
    <w:link w:val="Heading2Char"/>
    <w:uiPriority w:val="1"/>
    <w:qFormat/>
    <w:rsid w:val="000662FE"/>
    <w:pPr>
      <w:keepNext/>
      <w:jc w:val="both"/>
      <w:outlineLvl w:val="1"/>
    </w:pPr>
    <w:rPr>
      <w:b/>
      <w:bCs/>
    </w:rPr>
  </w:style>
  <w:style w:type="paragraph" w:styleId="Heading3">
    <w:name w:val="heading 3"/>
    <w:basedOn w:val="Normal"/>
    <w:link w:val="Heading3Char"/>
    <w:uiPriority w:val="9"/>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Heading 10,Body Text Char1,Char Char2,List Paragraph2,kepala,List Paragraph-ExecSummary"/>
    <w:basedOn w:val="Normal"/>
    <w:link w:val="ListParagraphChar"/>
    <w:uiPriority w:val="34"/>
    <w:qFormat/>
    <w:rsid w:val="00D47E83"/>
    <w:pPr>
      <w:ind w:left="720"/>
      <w:contextualSpacing/>
    </w:pPr>
  </w:style>
  <w:style w:type="character" w:customStyle="1" w:styleId="ListParagraphChar">
    <w:name w:val="List Paragraph Char"/>
    <w:aliases w:val="Body of text Char,List Paragraph1 Char,Heading 10 Char,Body Text Char1 Char,Char Char2 Char,List Paragraph2 Char,kepala Char,List Paragraph-ExecSummary Char"/>
    <w:link w:val="ListParagraph"/>
    <w:uiPriority w:val="34"/>
    <w:qFormat/>
    <w:rsid w:val="00D47E83"/>
    <w:rPr>
      <w:rFonts w:ascii="Times New Roman" w:eastAsia="Times New Roman" w:hAnsi="Times New Roman" w:cs="Times New Roman"/>
      <w:sz w:val="24"/>
      <w:szCs w:val="24"/>
      <w:lang w:val="en-US"/>
    </w:rPr>
  </w:style>
  <w:style w:type="character" w:styleId="Emphasis">
    <w:name w:val="Emphasis"/>
    <w:uiPriority w:val="20"/>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iPriority w:val="99"/>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rsid w:val="00D47E83"/>
    <w:rPr>
      <w:sz w:val="20"/>
      <w:szCs w:val="20"/>
    </w:rPr>
  </w:style>
  <w:style w:type="character" w:customStyle="1" w:styleId="FootnoteTextChar">
    <w:name w:val="Footnote Text Char"/>
    <w:basedOn w:val="DefaultParagraphFont"/>
    <w:link w:val="FootnoteText"/>
    <w:rsid w:val="00D47E83"/>
    <w:rPr>
      <w:rFonts w:ascii="Times New Roman" w:eastAsia="Times New Roman" w:hAnsi="Times New Roman" w:cs="Times New Roman"/>
      <w:sz w:val="20"/>
      <w:szCs w:val="20"/>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rPr>
  </w:style>
  <w:style w:type="paragraph" w:styleId="Subtitle">
    <w:name w:val="Subtitle"/>
    <w:basedOn w:val="Normal"/>
    <w:link w:val="SubtitleChar"/>
    <w:uiPriority w:val="11"/>
    <w:qFormat/>
    <w:rsid w:val="000662FE"/>
    <w:pPr>
      <w:jc w:val="center"/>
    </w:pPr>
    <w:rPr>
      <w:b/>
      <w:bCs/>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22"/>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customStyle="1" w:styleId="tgc">
    <w:name w:val="_tgc"/>
    <w:rsid w:val="00375EF7"/>
  </w:style>
  <w:style w:type="character" w:styleId="UnresolvedMention">
    <w:name w:val="Unresolved Mention"/>
    <w:basedOn w:val="DefaultParagraphFont"/>
    <w:uiPriority w:val="99"/>
    <w:semiHidden/>
    <w:unhideWhenUsed/>
    <w:rsid w:val="00284935"/>
    <w:rPr>
      <w:color w:val="605E5C"/>
      <w:shd w:val="clear" w:color="auto" w:fill="E1DFDD"/>
    </w:rPr>
  </w:style>
  <w:style w:type="character" w:customStyle="1" w:styleId="tlid-translation">
    <w:name w:val="tlid-translation"/>
    <w:basedOn w:val="DefaultParagraphFont"/>
    <w:rsid w:val="005A46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67790">
      <w:bodyDiv w:val="1"/>
      <w:marLeft w:val="0"/>
      <w:marRight w:val="0"/>
      <w:marTop w:val="0"/>
      <w:marBottom w:val="0"/>
      <w:divBdr>
        <w:top w:val="none" w:sz="0" w:space="0" w:color="auto"/>
        <w:left w:val="none" w:sz="0" w:space="0" w:color="auto"/>
        <w:bottom w:val="none" w:sz="0" w:space="0" w:color="auto"/>
        <w:right w:val="none" w:sz="0" w:space="0" w:color="auto"/>
      </w:divBdr>
    </w:div>
    <w:div w:id="70977554">
      <w:bodyDiv w:val="1"/>
      <w:marLeft w:val="0"/>
      <w:marRight w:val="0"/>
      <w:marTop w:val="0"/>
      <w:marBottom w:val="0"/>
      <w:divBdr>
        <w:top w:val="none" w:sz="0" w:space="0" w:color="auto"/>
        <w:left w:val="none" w:sz="0" w:space="0" w:color="auto"/>
        <w:bottom w:val="none" w:sz="0" w:space="0" w:color="auto"/>
        <w:right w:val="none" w:sz="0" w:space="0" w:color="auto"/>
      </w:divBdr>
    </w:div>
    <w:div w:id="235405916">
      <w:bodyDiv w:val="1"/>
      <w:marLeft w:val="0"/>
      <w:marRight w:val="0"/>
      <w:marTop w:val="0"/>
      <w:marBottom w:val="0"/>
      <w:divBdr>
        <w:top w:val="none" w:sz="0" w:space="0" w:color="auto"/>
        <w:left w:val="none" w:sz="0" w:space="0" w:color="auto"/>
        <w:bottom w:val="none" w:sz="0" w:space="0" w:color="auto"/>
        <w:right w:val="none" w:sz="0" w:space="0" w:color="auto"/>
      </w:divBdr>
    </w:div>
    <w:div w:id="347105521">
      <w:bodyDiv w:val="1"/>
      <w:marLeft w:val="0"/>
      <w:marRight w:val="0"/>
      <w:marTop w:val="0"/>
      <w:marBottom w:val="0"/>
      <w:divBdr>
        <w:top w:val="none" w:sz="0" w:space="0" w:color="auto"/>
        <w:left w:val="none" w:sz="0" w:space="0" w:color="auto"/>
        <w:bottom w:val="none" w:sz="0" w:space="0" w:color="auto"/>
        <w:right w:val="none" w:sz="0" w:space="0" w:color="auto"/>
      </w:divBdr>
    </w:div>
    <w:div w:id="355078367">
      <w:bodyDiv w:val="1"/>
      <w:marLeft w:val="0"/>
      <w:marRight w:val="0"/>
      <w:marTop w:val="0"/>
      <w:marBottom w:val="0"/>
      <w:divBdr>
        <w:top w:val="none" w:sz="0" w:space="0" w:color="auto"/>
        <w:left w:val="none" w:sz="0" w:space="0" w:color="auto"/>
        <w:bottom w:val="none" w:sz="0" w:space="0" w:color="auto"/>
        <w:right w:val="none" w:sz="0" w:space="0" w:color="auto"/>
      </w:divBdr>
    </w:div>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537011838">
      <w:bodyDiv w:val="1"/>
      <w:marLeft w:val="0"/>
      <w:marRight w:val="0"/>
      <w:marTop w:val="0"/>
      <w:marBottom w:val="0"/>
      <w:divBdr>
        <w:top w:val="none" w:sz="0" w:space="0" w:color="auto"/>
        <w:left w:val="none" w:sz="0" w:space="0" w:color="auto"/>
        <w:bottom w:val="none" w:sz="0" w:space="0" w:color="auto"/>
        <w:right w:val="none" w:sz="0" w:space="0" w:color="auto"/>
      </w:divBdr>
    </w:div>
    <w:div w:id="619337593">
      <w:bodyDiv w:val="1"/>
      <w:marLeft w:val="0"/>
      <w:marRight w:val="0"/>
      <w:marTop w:val="0"/>
      <w:marBottom w:val="0"/>
      <w:divBdr>
        <w:top w:val="none" w:sz="0" w:space="0" w:color="auto"/>
        <w:left w:val="none" w:sz="0" w:space="0" w:color="auto"/>
        <w:bottom w:val="none" w:sz="0" w:space="0" w:color="auto"/>
        <w:right w:val="none" w:sz="0" w:space="0" w:color="auto"/>
      </w:divBdr>
    </w:div>
    <w:div w:id="639309457">
      <w:bodyDiv w:val="1"/>
      <w:marLeft w:val="0"/>
      <w:marRight w:val="0"/>
      <w:marTop w:val="0"/>
      <w:marBottom w:val="0"/>
      <w:divBdr>
        <w:top w:val="none" w:sz="0" w:space="0" w:color="auto"/>
        <w:left w:val="none" w:sz="0" w:space="0" w:color="auto"/>
        <w:bottom w:val="none" w:sz="0" w:space="0" w:color="auto"/>
        <w:right w:val="none" w:sz="0" w:space="0" w:color="auto"/>
      </w:divBdr>
    </w:div>
    <w:div w:id="674958018">
      <w:bodyDiv w:val="1"/>
      <w:marLeft w:val="0"/>
      <w:marRight w:val="0"/>
      <w:marTop w:val="0"/>
      <w:marBottom w:val="0"/>
      <w:divBdr>
        <w:top w:val="none" w:sz="0" w:space="0" w:color="auto"/>
        <w:left w:val="none" w:sz="0" w:space="0" w:color="auto"/>
        <w:bottom w:val="none" w:sz="0" w:space="0" w:color="auto"/>
        <w:right w:val="none" w:sz="0" w:space="0" w:color="auto"/>
      </w:divBdr>
    </w:div>
    <w:div w:id="683018086">
      <w:bodyDiv w:val="1"/>
      <w:marLeft w:val="0"/>
      <w:marRight w:val="0"/>
      <w:marTop w:val="0"/>
      <w:marBottom w:val="0"/>
      <w:divBdr>
        <w:top w:val="none" w:sz="0" w:space="0" w:color="auto"/>
        <w:left w:val="none" w:sz="0" w:space="0" w:color="auto"/>
        <w:bottom w:val="none" w:sz="0" w:space="0" w:color="auto"/>
        <w:right w:val="none" w:sz="0" w:space="0" w:color="auto"/>
      </w:divBdr>
    </w:div>
    <w:div w:id="757554761">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916591706">
      <w:bodyDiv w:val="1"/>
      <w:marLeft w:val="0"/>
      <w:marRight w:val="0"/>
      <w:marTop w:val="0"/>
      <w:marBottom w:val="0"/>
      <w:divBdr>
        <w:top w:val="none" w:sz="0" w:space="0" w:color="auto"/>
        <w:left w:val="none" w:sz="0" w:space="0" w:color="auto"/>
        <w:bottom w:val="none" w:sz="0" w:space="0" w:color="auto"/>
        <w:right w:val="none" w:sz="0" w:space="0" w:color="auto"/>
      </w:divBdr>
    </w:div>
    <w:div w:id="919287933">
      <w:bodyDiv w:val="1"/>
      <w:marLeft w:val="0"/>
      <w:marRight w:val="0"/>
      <w:marTop w:val="0"/>
      <w:marBottom w:val="0"/>
      <w:divBdr>
        <w:top w:val="none" w:sz="0" w:space="0" w:color="auto"/>
        <w:left w:val="none" w:sz="0" w:space="0" w:color="auto"/>
        <w:bottom w:val="none" w:sz="0" w:space="0" w:color="auto"/>
        <w:right w:val="none" w:sz="0" w:space="0" w:color="auto"/>
      </w:divBdr>
    </w:div>
    <w:div w:id="963730634">
      <w:bodyDiv w:val="1"/>
      <w:marLeft w:val="0"/>
      <w:marRight w:val="0"/>
      <w:marTop w:val="0"/>
      <w:marBottom w:val="0"/>
      <w:divBdr>
        <w:top w:val="none" w:sz="0" w:space="0" w:color="auto"/>
        <w:left w:val="none" w:sz="0" w:space="0" w:color="auto"/>
        <w:bottom w:val="none" w:sz="0" w:space="0" w:color="auto"/>
        <w:right w:val="none" w:sz="0" w:space="0" w:color="auto"/>
      </w:divBdr>
    </w:div>
    <w:div w:id="1030033952">
      <w:bodyDiv w:val="1"/>
      <w:marLeft w:val="0"/>
      <w:marRight w:val="0"/>
      <w:marTop w:val="0"/>
      <w:marBottom w:val="0"/>
      <w:divBdr>
        <w:top w:val="none" w:sz="0" w:space="0" w:color="auto"/>
        <w:left w:val="none" w:sz="0" w:space="0" w:color="auto"/>
        <w:bottom w:val="none" w:sz="0" w:space="0" w:color="auto"/>
        <w:right w:val="none" w:sz="0" w:space="0" w:color="auto"/>
      </w:divBdr>
    </w:div>
    <w:div w:id="1054546146">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155992512">
      <w:bodyDiv w:val="1"/>
      <w:marLeft w:val="0"/>
      <w:marRight w:val="0"/>
      <w:marTop w:val="0"/>
      <w:marBottom w:val="0"/>
      <w:divBdr>
        <w:top w:val="none" w:sz="0" w:space="0" w:color="auto"/>
        <w:left w:val="none" w:sz="0" w:space="0" w:color="auto"/>
        <w:bottom w:val="none" w:sz="0" w:space="0" w:color="auto"/>
        <w:right w:val="none" w:sz="0" w:space="0" w:color="auto"/>
      </w:divBdr>
    </w:div>
    <w:div w:id="1352531994">
      <w:bodyDiv w:val="1"/>
      <w:marLeft w:val="0"/>
      <w:marRight w:val="0"/>
      <w:marTop w:val="0"/>
      <w:marBottom w:val="0"/>
      <w:divBdr>
        <w:top w:val="none" w:sz="0" w:space="0" w:color="auto"/>
        <w:left w:val="none" w:sz="0" w:space="0" w:color="auto"/>
        <w:bottom w:val="none" w:sz="0" w:space="0" w:color="auto"/>
        <w:right w:val="none" w:sz="0" w:space="0" w:color="auto"/>
      </w:divBdr>
    </w:div>
    <w:div w:id="1372683748">
      <w:bodyDiv w:val="1"/>
      <w:marLeft w:val="0"/>
      <w:marRight w:val="0"/>
      <w:marTop w:val="0"/>
      <w:marBottom w:val="0"/>
      <w:divBdr>
        <w:top w:val="none" w:sz="0" w:space="0" w:color="auto"/>
        <w:left w:val="none" w:sz="0" w:space="0" w:color="auto"/>
        <w:bottom w:val="none" w:sz="0" w:space="0" w:color="auto"/>
        <w:right w:val="none" w:sz="0" w:space="0" w:color="auto"/>
      </w:divBdr>
    </w:div>
    <w:div w:id="1383287078">
      <w:bodyDiv w:val="1"/>
      <w:marLeft w:val="0"/>
      <w:marRight w:val="0"/>
      <w:marTop w:val="0"/>
      <w:marBottom w:val="0"/>
      <w:divBdr>
        <w:top w:val="none" w:sz="0" w:space="0" w:color="auto"/>
        <w:left w:val="none" w:sz="0" w:space="0" w:color="auto"/>
        <w:bottom w:val="none" w:sz="0" w:space="0" w:color="auto"/>
        <w:right w:val="none" w:sz="0" w:space="0" w:color="auto"/>
      </w:divBdr>
    </w:div>
    <w:div w:id="1419326571">
      <w:bodyDiv w:val="1"/>
      <w:marLeft w:val="0"/>
      <w:marRight w:val="0"/>
      <w:marTop w:val="0"/>
      <w:marBottom w:val="0"/>
      <w:divBdr>
        <w:top w:val="none" w:sz="0" w:space="0" w:color="auto"/>
        <w:left w:val="none" w:sz="0" w:space="0" w:color="auto"/>
        <w:bottom w:val="none" w:sz="0" w:space="0" w:color="auto"/>
        <w:right w:val="none" w:sz="0" w:space="0" w:color="auto"/>
      </w:divBdr>
    </w:div>
    <w:div w:id="1444610108">
      <w:bodyDiv w:val="1"/>
      <w:marLeft w:val="0"/>
      <w:marRight w:val="0"/>
      <w:marTop w:val="0"/>
      <w:marBottom w:val="0"/>
      <w:divBdr>
        <w:top w:val="none" w:sz="0" w:space="0" w:color="auto"/>
        <w:left w:val="none" w:sz="0" w:space="0" w:color="auto"/>
        <w:bottom w:val="none" w:sz="0" w:space="0" w:color="auto"/>
        <w:right w:val="none" w:sz="0" w:space="0" w:color="auto"/>
      </w:divBdr>
    </w:div>
    <w:div w:id="1502161349">
      <w:bodyDiv w:val="1"/>
      <w:marLeft w:val="0"/>
      <w:marRight w:val="0"/>
      <w:marTop w:val="0"/>
      <w:marBottom w:val="0"/>
      <w:divBdr>
        <w:top w:val="none" w:sz="0" w:space="0" w:color="auto"/>
        <w:left w:val="none" w:sz="0" w:space="0" w:color="auto"/>
        <w:bottom w:val="none" w:sz="0" w:space="0" w:color="auto"/>
        <w:right w:val="none" w:sz="0" w:space="0" w:color="auto"/>
      </w:divBdr>
    </w:div>
    <w:div w:id="1526939919">
      <w:bodyDiv w:val="1"/>
      <w:marLeft w:val="0"/>
      <w:marRight w:val="0"/>
      <w:marTop w:val="0"/>
      <w:marBottom w:val="0"/>
      <w:divBdr>
        <w:top w:val="none" w:sz="0" w:space="0" w:color="auto"/>
        <w:left w:val="none" w:sz="0" w:space="0" w:color="auto"/>
        <w:bottom w:val="none" w:sz="0" w:space="0" w:color="auto"/>
        <w:right w:val="none" w:sz="0" w:space="0" w:color="auto"/>
      </w:divBdr>
    </w:div>
    <w:div w:id="1534541648">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544247471">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 w:id="1775055449">
      <w:bodyDiv w:val="1"/>
      <w:marLeft w:val="0"/>
      <w:marRight w:val="0"/>
      <w:marTop w:val="0"/>
      <w:marBottom w:val="0"/>
      <w:divBdr>
        <w:top w:val="none" w:sz="0" w:space="0" w:color="auto"/>
        <w:left w:val="none" w:sz="0" w:space="0" w:color="auto"/>
        <w:bottom w:val="none" w:sz="0" w:space="0" w:color="auto"/>
        <w:right w:val="none" w:sz="0" w:space="0" w:color="auto"/>
      </w:divBdr>
    </w:div>
    <w:div w:id="1820417350">
      <w:bodyDiv w:val="1"/>
      <w:marLeft w:val="0"/>
      <w:marRight w:val="0"/>
      <w:marTop w:val="0"/>
      <w:marBottom w:val="0"/>
      <w:divBdr>
        <w:top w:val="none" w:sz="0" w:space="0" w:color="auto"/>
        <w:left w:val="none" w:sz="0" w:space="0" w:color="auto"/>
        <w:bottom w:val="none" w:sz="0" w:space="0" w:color="auto"/>
        <w:right w:val="none" w:sz="0" w:space="0" w:color="auto"/>
      </w:divBdr>
    </w:div>
    <w:div w:id="1918904214">
      <w:bodyDiv w:val="1"/>
      <w:marLeft w:val="0"/>
      <w:marRight w:val="0"/>
      <w:marTop w:val="0"/>
      <w:marBottom w:val="0"/>
      <w:divBdr>
        <w:top w:val="none" w:sz="0" w:space="0" w:color="auto"/>
        <w:left w:val="none" w:sz="0" w:space="0" w:color="auto"/>
        <w:bottom w:val="none" w:sz="0" w:space="0" w:color="auto"/>
        <w:right w:val="none" w:sz="0" w:space="0" w:color="auto"/>
      </w:divBdr>
    </w:div>
    <w:div w:id="2065911599">
      <w:bodyDiv w:val="1"/>
      <w:marLeft w:val="0"/>
      <w:marRight w:val="0"/>
      <w:marTop w:val="0"/>
      <w:marBottom w:val="0"/>
      <w:divBdr>
        <w:top w:val="none" w:sz="0" w:space="0" w:color="auto"/>
        <w:left w:val="none" w:sz="0" w:space="0" w:color="auto"/>
        <w:bottom w:val="none" w:sz="0" w:space="0" w:color="auto"/>
        <w:right w:val="none" w:sz="0" w:space="0" w:color="auto"/>
      </w:divBdr>
    </w:div>
    <w:div w:id="2074691779">
      <w:bodyDiv w:val="1"/>
      <w:marLeft w:val="0"/>
      <w:marRight w:val="0"/>
      <w:marTop w:val="0"/>
      <w:marBottom w:val="0"/>
      <w:divBdr>
        <w:top w:val="none" w:sz="0" w:space="0" w:color="auto"/>
        <w:left w:val="none" w:sz="0" w:space="0" w:color="auto"/>
        <w:bottom w:val="none" w:sz="0" w:space="0" w:color="auto"/>
        <w:right w:val="none" w:sz="0" w:space="0" w:color="auto"/>
      </w:divBdr>
    </w:div>
    <w:div w:id="2103723835">
      <w:bodyDiv w:val="1"/>
      <w:marLeft w:val="0"/>
      <w:marRight w:val="0"/>
      <w:marTop w:val="0"/>
      <w:marBottom w:val="0"/>
      <w:divBdr>
        <w:top w:val="none" w:sz="0" w:space="0" w:color="auto"/>
        <w:left w:val="none" w:sz="0" w:space="0" w:color="auto"/>
        <w:bottom w:val="none" w:sz="0" w:space="0" w:color="auto"/>
        <w:right w:val="none" w:sz="0" w:space="0" w:color="auto"/>
      </w:divBdr>
    </w:div>
    <w:div w:id="2113937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youtu.be/r4oBPHusG3Q" TargetMode="Externa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yperlink" Target="https://youtu.be/ZU0-04yP0bM"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6A62ADA3-FE90-4FFF-A79B-36C6F3BBE8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0</TotalTime>
  <Pages>4</Pages>
  <Words>3585</Words>
  <Characters>20436</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IT HouseMedia Center</cp:lastModifiedBy>
  <cp:revision>246</cp:revision>
  <cp:lastPrinted>2018-06-06T07:21:00Z</cp:lastPrinted>
  <dcterms:created xsi:type="dcterms:W3CDTF">2021-07-08T07:52:00Z</dcterms:created>
  <dcterms:modified xsi:type="dcterms:W3CDTF">2022-01-12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23c5dc-28a7-3d71-846f-b3f247d725e0</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